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bookmarkStart w:id="0" w:name="_GoBack"/>
      <w:bookmarkEnd w:id="0"/>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Default="00995552">
      <w:pPr>
        <w:rPr>
          <w:b/>
          <w:sz w:val="28"/>
        </w:rPr>
      </w:pPr>
    </w:p>
    <w:p w:rsidR="00995552" w:rsidRPr="0047241D" w:rsidRDefault="00017702" w:rsidP="00995552">
      <w:pPr>
        <w:jc w:val="center"/>
        <w:rPr>
          <w:b/>
          <w:i/>
          <w:sz w:val="32"/>
        </w:rPr>
      </w:pPr>
      <w:r>
        <w:rPr>
          <w:b/>
          <w:i/>
          <w:sz w:val="32"/>
        </w:rPr>
        <w:t>When Novelty is too much or When Innovations are too Innovative</w:t>
      </w:r>
      <w:r w:rsidR="00995552" w:rsidRPr="0047241D">
        <w:rPr>
          <w:b/>
          <w:i/>
          <w:sz w:val="32"/>
        </w:rPr>
        <w:t xml:space="preserve">: </w:t>
      </w:r>
      <w:r w:rsidR="00A72131">
        <w:rPr>
          <w:b/>
          <w:i/>
          <w:sz w:val="32"/>
        </w:rPr>
        <w:t xml:space="preserve">Effect of Culture on Strategies Chosen by </w:t>
      </w:r>
      <w:r>
        <w:rPr>
          <w:b/>
          <w:i/>
          <w:sz w:val="32"/>
        </w:rPr>
        <w:t>F</w:t>
      </w:r>
      <w:r w:rsidR="00995552" w:rsidRPr="0047241D">
        <w:rPr>
          <w:b/>
          <w:i/>
          <w:sz w:val="32"/>
        </w:rPr>
        <w:t xml:space="preserve">irm’s </w:t>
      </w:r>
      <w:r>
        <w:rPr>
          <w:b/>
          <w:i/>
          <w:sz w:val="32"/>
        </w:rPr>
        <w:t xml:space="preserve">Top </w:t>
      </w:r>
      <w:r w:rsidR="00A72131">
        <w:rPr>
          <w:b/>
          <w:i/>
          <w:sz w:val="32"/>
        </w:rPr>
        <w:t>Players</w:t>
      </w: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B03E2D" w:rsidRDefault="00B03E2D">
      <w:pPr>
        <w:rPr>
          <w:b/>
          <w:sz w:val="28"/>
        </w:rPr>
      </w:pPr>
    </w:p>
    <w:p w:rsidR="00913436" w:rsidRDefault="00913436" w:rsidP="00F17773">
      <w:pPr>
        <w:spacing w:line="480" w:lineRule="auto"/>
        <w:jc w:val="both"/>
        <w:rPr>
          <w:b/>
          <w:sz w:val="28"/>
        </w:rPr>
      </w:pPr>
    </w:p>
    <w:p w:rsidR="00913436" w:rsidRDefault="00913436" w:rsidP="00F17773">
      <w:pPr>
        <w:spacing w:line="480" w:lineRule="auto"/>
        <w:jc w:val="both"/>
        <w:rPr>
          <w:b/>
          <w:sz w:val="28"/>
        </w:rPr>
      </w:pPr>
    </w:p>
    <w:p w:rsidR="00913436" w:rsidRDefault="00913436" w:rsidP="00F17773">
      <w:pPr>
        <w:spacing w:line="480" w:lineRule="auto"/>
        <w:jc w:val="both"/>
        <w:rPr>
          <w:b/>
          <w:sz w:val="28"/>
        </w:rPr>
      </w:pPr>
    </w:p>
    <w:p w:rsidR="00913436" w:rsidRDefault="00913436" w:rsidP="00F17773">
      <w:pPr>
        <w:spacing w:line="480" w:lineRule="auto"/>
        <w:jc w:val="both"/>
        <w:rPr>
          <w:b/>
          <w:sz w:val="28"/>
        </w:rPr>
      </w:pPr>
    </w:p>
    <w:p w:rsidR="00913436" w:rsidRDefault="00913436" w:rsidP="00F17773">
      <w:pPr>
        <w:spacing w:line="480" w:lineRule="auto"/>
        <w:jc w:val="both"/>
        <w:rPr>
          <w:b/>
          <w:sz w:val="28"/>
        </w:rPr>
      </w:pPr>
    </w:p>
    <w:p w:rsidR="00913436" w:rsidRDefault="00913436" w:rsidP="00F17773">
      <w:pPr>
        <w:spacing w:line="480" w:lineRule="auto"/>
        <w:jc w:val="both"/>
        <w:rPr>
          <w:b/>
          <w:sz w:val="28"/>
        </w:rPr>
      </w:pPr>
    </w:p>
    <w:p w:rsidR="00C20291" w:rsidRDefault="00913436" w:rsidP="00C20291">
      <w:pPr>
        <w:spacing w:line="480" w:lineRule="auto"/>
        <w:ind w:left="1350" w:right="900"/>
        <w:jc w:val="both"/>
        <w:rPr>
          <w:rFonts w:ascii="Times New Roman" w:hAnsi="Times New Roman"/>
          <w:i/>
        </w:rPr>
      </w:pPr>
      <w:r w:rsidRPr="00E37A5B">
        <w:rPr>
          <w:rFonts w:ascii="Times New Roman" w:hAnsi="Times New Roman"/>
          <w:i/>
        </w:rPr>
        <w:lastRenderedPageBreak/>
        <w:t xml:space="preserve">Radical Innovation has been </w:t>
      </w:r>
      <w:r w:rsidR="00E37A5B" w:rsidRPr="00E37A5B">
        <w:rPr>
          <w:rFonts w:ascii="Times New Roman" w:hAnsi="Times New Roman"/>
          <w:i/>
        </w:rPr>
        <w:t xml:space="preserve">positioned as a key to sustained competitive advantage and superior organizational performance.  However, many successful organizations choose to adopt Incremental Innovation strategies and still remain ahead of the competition and maintain consistent position in the marketplace. What factors drive organizational choice of innovative strategy?  The paper </w:t>
      </w:r>
      <w:r w:rsidR="00E37A5B">
        <w:rPr>
          <w:rFonts w:ascii="Times New Roman" w:hAnsi="Times New Roman"/>
          <w:i/>
        </w:rPr>
        <w:t xml:space="preserve">proposes individuals cultural background as one of the factors that influence overall innovativeness of an organization.  Specifically, the paper explores </w:t>
      </w:r>
      <w:r w:rsidR="00C20291">
        <w:rPr>
          <w:rFonts w:ascii="Times New Roman" w:hAnsi="Times New Roman"/>
          <w:i/>
        </w:rPr>
        <w:t xml:space="preserve">how cultural orientation and </w:t>
      </w:r>
      <w:r w:rsidR="00642ACD">
        <w:rPr>
          <w:rFonts w:ascii="Times New Roman" w:hAnsi="Times New Roman"/>
          <w:i/>
        </w:rPr>
        <w:t xml:space="preserve">cultural values of Senior Management </w:t>
      </w:r>
      <w:r w:rsidR="00C20291">
        <w:rPr>
          <w:rFonts w:ascii="Times New Roman" w:hAnsi="Times New Roman"/>
          <w:i/>
        </w:rPr>
        <w:t xml:space="preserve"> influence strategic choices of organizations and innovative behaviors of employees. </w:t>
      </w:r>
    </w:p>
    <w:p w:rsidR="00913436" w:rsidRDefault="00913436" w:rsidP="00C20291">
      <w:pPr>
        <w:spacing w:line="480" w:lineRule="auto"/>
        <w:ind w:left="1350" w:right="900"/>
        <w:jc w:val="both"/>
        <w:rPr>
          <w:rFonts w:ascii="Times New Roman" w:hAnsi="Times New Roman"/>
          <w:b/>
        </w:rPr>
      </w:pPr>
    </w:p>
    <w:p w:rsidR="00FE35EC" w:rsidRPr="00913436" w:rsidRDefault="00FE35EC" w:rsidP="00F17773">
      <w:pPr>
        <w:spacing w:line="480" w:lineRule="auto"/>
        <w:jc w:val="both"/>
        <w:rPr>
          <w:rFonts w:ascii="Times New Roman" w:hAnsi="Times New Roman"/>
          <w:b/>
        </w:rPr>
      </w:pPr>
      <w:r w:rsidRPr="00913436">
        <w:rPr>
          <w:rFonts w:ascii="Times New Roman" w:hAnsi="Times New Roman"/>
          <w:b/>
        </w:rPr>
        <w:t>Introduction</w:t>
      </w:r>
    </w:p>
    <w:p w:rsidR="00050051" w:rsidRPr="00913436" w:rsidRDefault="00050051" w:rsidP="00F17773">
      <w:pPr>
        <w:spacing w:line="480" w:lineRule="auto"/>
        <w:jc w:val="both"/>
        <w:rPr>
          <w:rFonts w:ascii="Times New Roman" w:hAnsi="Times New Roman"/>
        </w:rPr>
      </w:pPr>
      <w:r w:rsidRPr="00913436">
        <w:rPr>
          <w:rFonts w:ascii="Times New Roman" w:hAnsi="Times New Roman"/>
        </w:rPr>
        <w:t>I</w:t>
      </w:r>
      <w:r w:rsidR="00FE35EC" w:rsidRPr="00913436">
        <w:rPr>
          <w:rFonts w:ascii="Times New Roman" w:hAnsi="Times New Roman"/>
        </w:rPr>
        <w:t xml:space="preserve">nnovation has become a key to </w:t>
      </w:r>
      <w:r w:rsidRPr="00913436">
        <w:rPr>
          <w:rFonts w:ascii="Times New Roman" w:hAnsi="Times New Roman"/>
        </w:rPr>
        <w:t xml:space="preserve">achieving </w:t>
      </w:r>
      <w:r w:rsidR="00FE35EC" w:rsidRPr="00913436">
        <w:rPr>
          <w:rFonts w:ascii="Times New Roman" w:hAnsi="Times New Roman"/>
        </w:rPr>
        <w:t xml:space="preserve">sustained competitive advantage and </w:t>
      </w:r>
      <w:r w:rsidR="00022107" w:rsidRPr="00913436">
        <w:rPr>
          <w:rFonts w:ascii="Times New Roman" w:hAnsi="Times New Roman"/>
        </w:rPr>
        <w:t xml:space="preserve">superior </w:t>
      </w:r>
      <w:r w:rsidR="00FE35EC" w:rsidRPr="00913436">
        <w:rPr>
          <w:rFonts w:ascii="Times New Roman" w:hAnsi="Times New Roman"/>
        </w:rPr>
        <w:t>financial performance.  In order to keep up with on-going environmental pressures</w:t>
      </w:r>
      <w:r w:rsidR="00391018" w:rsidRPr="00913436">
        <w:rPr>
          <w:rFonts w:ascii="Times New Roman" w:hAnsi="Times New Roman"/>
        </w:rPr>
        <w:t xml:space="preserve">, devise solutions to business problems and challenges, develop new products and </w:t>
      </w:r>
      <w:r w:rsidRPr="00913436">
        <w:rPr>
          <w:rFonts w:ascii="Times New Roman" w:hAnsi="Times New Roman"/>
        </w:rPr>
        <w:t>services</w:t>
      </w:r>
      <w:r w:rsidR="00FE35EC" w:rsidRPr="00913436">
        <w:rPr>
          <w:rFonts w:ascii="Times New Roman" w:hAnsi="Times New Roman"/>
        </w:rPr>
        <w:t xml:space="preserve"> firms need to </w:t>
      </w:r>
      <w:r w:rsidRPr="00913436">
        <w:rPr>
          <w:rFonts w:ascii="Times New Roman" w:hAnsi="Times New Roman"/>
        </w:rPr>
        <w:t xml:space="preserve">acquire </w:t>
      </w:r>
      <w:r w:rsidR="00FE35EC" w:rsidRPr="00913436">
        <w:rPr>
          <w:rFonts w:ascii="Times New Roman" w:hAnsi="Times New Roman"/>
        </w:rPr>
        <w:t>and master innovative c</w:t>
      </w:r>
      <w:r w:rsidR="00022107" w:rsidRPr="00913436">
        <w:rPr>
          <w:rFonts w:ascii="Times New Roman" w:hAnsi="Times New Roman"/>
        </w:rPr>
        <w:t>apabilities</w:t>
      </w:r>
      <w:r w:rsidR="00391018" w:rsidRPr="00913436">
        <w:rPr>
          <w:rFonts w:ascii="Times New Roman" w:hAnsi="Times New Roman"/>
        </w:rPr>
        <w:t xml:space="preserve"> </w:t>
      </w:r>
      <w:r w:rsidR="00AE3654" w:rsidRPr="00913436">
        <w:rPr>
          <w:rFonts w:ascii="Times New Roman" w:hAnsi="Times New Roman"/>
        </w:rPr>
        <w:fldChar w:fldCharType="begin"/>
      </w:r>
      <w:r w:rsidR="00391018" w:rsidRPr="00913436">
        <w:rPr>
          <w:rFonts w:ascii="Times New Roman" w:hAnsi="Times New Roman"/>
        </w:rPr>
        <w:instrText xml:space="preserve"> ADDIN EN.CITE &lt;EndNote&gt;&lt;Cite&gt;&lt;Author&gt;Hult&lt;/Author&gt;&lt;Year&gt;2004&lt;/Year&gt;&lt;RecNum&gt;241&lt;/RecNum&gt;&lt;DisplayText&gt;(Hult, Hurley, &amp;amp; Knight, 2004)&lt;/DisplayText&gt;&lt;record&gt;&lt;rec-number&gt;241&lt;/rec-number&gt;&lt;foreign-keys&gt;&lt;key app="EN" db-id="2v2x59r9vzxpfme995xxxs5q2pfz2a050exr"&gt;241&lt;/key&gt;&lt;/foreign-keys&gt;&lt;ref-type name="Journal Article"&gt;17&lt;/ref-type&gt;&lt;contributors&gt;&lt;authors&gt;&lt;author&gt;Hult, G. Tomas M.&lt;/author&gt;&lt;author&gt;Hurley, Robert F.&lt;/author&gt;&lt;author&gt;Knight, Gary A.&lt;/author&gt;&lt;/authors&gt;&lt;/contributors&gt;&lt;titles&gt;&lt;title&gt;Innovativeness: Its antecedents and impact on business performance&lt;/title&gt;&lt;secondary-title&gt;Industrial Marketing Management&lt;/secondary-title&gt;&lt;/titles&gt;&lt;periodical&gt;&lt;full-title&gt;Industrial Marketing Management&lt;/full-title&gt;&lt;/periodical&gt;&lt;pages&gt;429-438&lt;/pages&gt;&lt;volume&gt;33&lt;/volume&gt;&lt;number&gt;5&lt;/number&gt;&lt;keywords&gt;&lt;keyword&gt;TECHNOLOGICAL innovations&lt;/keyword&gt;&lt;keyword&gt;BUSINESS enterprises&lt;/keyword&gt;&lt;keyword&gt;MARKET orientation&lt;/keyword&gt;&lt;keyword&gt;ENTREPRENEURSHIP&lt;/keyword&gt;&lt;keyword&gt;MARKETING strategy&lt;/keyword&gt;&lt;keyword&gt;SUCCESS in business&lt;/keyword&gt;&lt;keyword&gt;Entrepreneurial orientation&lt;/keyword&gt;&lt;keyword&gt;Innovativeness&lt;/keyword&gt;&lt;keyword&gt;Learning orientation&lt;/keyword&gt;&lt;keyword&gt;Market turbulence&lt;/keyword&gt;&lt;keyword&gt;Performance&lt;/keyword&gt;&lt;/keywords&gt;&lt;dates&gt;&lt;year&gt;2004&lt;/year&gt;&lt;/dates&gt;&lt;isbn&gt;00198501&lt;/isbn&gt;&lt;accession-num&gt;13472991&lt;/accession-num&gt;&lt;work-type&gt;Article&lt;/work-type&gt;&lt;urls&gt;&lt;related-urls&gt;&lt;url&gt;https://login.proxy.libraries.rutgers.edu/login?url=http://search.ebscohost.com/login.aspx?direct=true&amp;amp;db=buh&amp;amp;AN=13472991&amp;amp;site=ehost-live&lt;/url&gt;&lt;/related-urls&gt;&lt;/urls&gt;&lt;electronic-resource-num&gt;10.1016/j.indmarman.2003.08.015&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391018" w:rsidRPr="00913436">
        <w:rPr>
          <w:rFonts w:ascii="Times New Roman" w:hAnsi="Times New Roman"/>
          <w:noProof/>
        </w:rPr>
        <w:t>(</w:t>
      </w:r>
      <w:hyperlink w:anchor="_ENREF_14" w:tooltip="Hult, 2004 #241" w:history="1">
        <w:r w:rsidR="001B46ED" w:rsidRPr="00913436">
          <w:rPr>
            <w:rFonts w:ascii="Times New Roman" w:hAnsi="Times New Roman"/>
            <w:noProof/>
          </w:rPr>
          <w:t>Hult, Hurley, &amp; Knight, 2004</w:t>
        </w:r>
      </w:hyperlink>
      <w:r w:rsidR="00391018" w:rsidRPr="00913436">
        <w:rPr>
          <w:rFonts w:ascii="Times New Roman" w:hAnsi="Times New Roman"/>
          <w:noProof/>
        </w:rPr>
        <w:t>)</w:t>
      </w:r>
      <w:r w:rsidR="00AE3654" w:rsidRPr="00913436">
        <w:rPr>
          <w:rFonts w:ascii="Times New Roman" w:hAnsi="Times New Roman"/>
        </w:rPr>
        <w:fldChar w:fldCharType="end"/>
      </w:r>
      <w:r w:rsidR="00022107" w:rsidRPr="00913436">
        <w:rPr>
          <w:rFonts w:ascii="Times New Roman" w:hAnsi="Times New Roman"/>
        </w:rPr>
        <w:t xml:space="preserve">. </w:t>
      </w:r>
      <w:r w:rsidR="00FE35EC" w:rsidRPr="00913436">
        <w:rPr>
          <w:rFonts w:ascii="Times New Roman" w:hAnsi="Times New Roman"/>
        </w:rPr>
        <w:t xml:space="preserve"> </w:t>
      </w:r>
      <w:r w:rsidR="00022107" w:rsidRPr="00913436">
        <w:rPr>
          <w:rFonts w:ascii="Times New Roman" w:hAnsi="Times New Roman"/>
        </w:rPr>
        <w:t xml:space="preserve">Some </w:t>
      </w:r>
      <w:r w:rsidR="00FE35EC" w:rsidRPr="00913436">
        <w:rPr>
          <w:rFonts w:ascii="Times New Roman" w:hAnsi="Times New Roman"/>
        </w:rPr>
        <w:t xml:space="preserve">view innovation as a primary determinant of company success </w:t>
      </w:r>
      <w:r w:rsidR="00AE3654" w:rsidRPr="00913436">
        <w:rPr>
          <w:rFonts w:ascii="Times New Roman" w:hAnsi="Times New Roman"/>
        </w:rPr>
        <w:fldChar w:fldCharType="begin">
          <w:fldData xml:space="preserve">PEVuZE5vdGU+PENpdGU+PEF1dGhvcj5Hb2xkZXI8L0F1dGhvcj48WWVhcj4yMDA5PC9ZZWFyPjxS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</w:fldData>
        </w:fldChar>
      </w:r>
      <w:r w:rsidR="00022107"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Hb2xkZXI8L0F1dGhvcj48WWVhcj4yMDA5PC9ZZWFyPjxS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</w:fldData>
        </w:fldChar>
      </w:r>
      <w:r w:rsidR="00022107"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022107" w:rsidRPr="00913436">
        <w:rPr>
          <w:rFonts w:ascii="Times New Roman" w:hAnsi="Times New Roman"/>
          <w:noProof/>
        </w:rPr>
        <w:t>(</w:t>
      </w:r>
      <w:hyperlink w:anchor="_ENREF_11" w:tooltip="Golder, 2009 #246" w:history="1">
        <w:r w:rsidR="001B46ED" w:rsidRPr="00913436">
          <w:rPr>
            <w:rFonts w:ascii="Times New Roman" w:hAnsi="Times New Roman"/>
            <w:noProof/>
          </w:rPr>
          <w:t>Golder, Shacham, &amp; Mitra, 2009</w:t>
        </w:r>
      </w:hyperlink>
      <w:r w:rsidR="00022107" w:rsidRPr="00913436">
        <w:rPr>
          <w:rFonts w:ascii="Times New Roman" w:hAnsi="Times New Roman"/>
          <w:noProof/>
        </w:rPr>
        <w:t>)</w:t>
      </w:r>
      <w:r w:rsidR="00AE3654" w:rsidRPr="00913436">
        <w:rPr>
          <w:rFonts w:ascii="Times New Roman" w:hAnsi="Times New Roman"/>
        </w:rPr>
        <w:fldChar w:fldCharType="end"/>
      </w:r>
      <w:r w:rsidR="00022107" w:rsidRPr="00913436">
        <w:rPr>
          <w:rFonts w:ascii="Times New Roman" w:hAnsi="Times New Roman"/>
        </w:rPr>
        <w:t xml:space="preserve"> and believe it to be among the most important factors that impact business performance </w:t>
      </w:r>
      <w:r w:rsidR="00AE3654" w:rsidRPr="00913436">
        <w:rPr>
          <w:rFonts w:ascii="Times New Roman" w:hAnsi="Times New Roman"/>
        </w:rPr>
        <w:fldChar w:fldCharType="begin"/>
      </w:r>
      <w:r w:rsidR="00391018" w:rsidRPr="00913436">
        <w:rPr>
          <w:rFonts w:ascii="Times New Roman" w:hAnsi="Times New Roman"/>
        </w:rPr>
        <w:instrText xml:space="preserve"> ADDIN EN.CITE &lt;EndNote&gt;&lt;Cite&gt;&lt;Author&gt;Hult&lt;/Author&gt;&lt;Year&gt;2004&lt;/Year&gt;&lt;RecNum&gt;241&lt;/RecNum&gt;&lt;DisplayText&gt;(Hult et al., 2004)&lt;/DisplayText&gt;&lt;record&gt;&lt;rec-number&gt;241&lt;/rec-number&gt;&lt;foreign-keys&gt;&lt;key app="EN" db-id="2v2x59r9vzxpfme995xxxs5q2pfz2a050exr"&gt;241&lt;/key&gt;&lt;/foreign-keys&gt;&lt;ref-type name="Journal Article"&gt;17&lt;/ref-type&gt;&lt;contributors&gt;&lt;authors&gt;&lt;author&gt;Hult, G. Tomas M.&lt;/author&gt;&lt;author&gt;Hurley, Robert F.&lt;/author&gt;&lt;author&gt;Knight, Gary A.&lt;/author&gt;&lt;/authors&gt;&lt;/contributors&gt;&lt;titles&gt;&lt;title&gt;Innovativeness: Its antecedents and impact on business performance&lt;/title&gt;&lt;secondary-title&gt;Industrial Marketing Management&lt;/secondary-title&gt;&lt;/titles&gt;&lt;periodical&gt;&lt;full-title&gt;Industrial Marketing Management&lt;/full-title&gt;&lt;/periodical&gt;&lt;pages&gt;429-438&lt;/pages&gt;&lt;volume&gt;33&lt;/volume&gt;&lt;number&gt;5&lt;/number&gt;&lt;keywords&gt;&lt;keyword&gt;TECHNOLOGICAL innovations&lt;/keyword&gt;&lt;keyword&gt;BUSINESS enterprises&lt;/keyword&gt;&lt;keyword&gt;MARKET orientation&lt;/keyword&gt;&lt;keyword&gt;ENTREPRENEURSHIP&lt;/keyword&gt;&lt;keyword&gt;MARKETING strategy&lt;/keyword&gt;&lt;keyword&gt;SUCCESS in business&lt;/keyword&gt;&lt;keyword&gt;Entrepreneurial orientation&lt;/keyword&gt;&lt;keyword&gt;Innovativeness&lt;/keyword&gt;&lt;keyword&gt;Learning orientation&lt;/keyword&gt;&lt;keyword&gt;Market turbulence&lt;/keyword&gt;&lt;keyword&gt;Performance&lt;/keyword&gt;&lt;/keywords&gt;&lt;dates&gt;&lt;year&gt;2004&lt;/year&gt;&lt;/dates&gt;&lt;isbn&gt;00198501&lt;/isbn&gt;&lt;accession-num&gt;13472991&lt;/accession-num&gt;&lt;work-type&gt;Article&lt;/work-type&gt;&lt;urls&gt;&lt;related-urls&gt;&lt;url&gt;https://login.proxy.libraries.rutgers.edu/login?url=http://search.ebscohost.com/login.aspx?direct=true&amp;amp;db=buh&amp;amp;AN=13472991&amp;amp;site=ehost-live&lt;/url&gt;&lt;/related-urls&gt;&lt;/urls&gt;&lt;electronic-resource-num&gt;10.1016/j.indmarman.2003.08.015&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391018" w:rsidRPr="00913436">
        <w:rPr>
          <w:rFonts w:ascii="Times New Roman" w:hAnsi="Times New Roman"/>
          <w:noProof/>
        </w:rPr>
        <w:t>(</w:t>
      </w:r>
      <w:hyperlink w:anchor="_ENREF_14" w:tooltip="Hult, 2004 #241" w:history="1">
        <w:r w:rsidR="001B46ED" w:rsidRPr="00913436">
          <w:rPr>
            <w:rFonts w:ascii="Times New Roman" w:hAnsi="Times New Roman"/>
            <w:noProof/>
          </w:rPr>
          <w:t>Hult et al., 2004</w:t>
        </w:r>
      </w:hyperlink>
      <w:r w:rsidR="00391018" w:rsidRPr="00913436">
        <w:rPr>
          <w:rFonts w:ascii="Times New Roman" w:hAnsi="Times New Roman"/>
          <w:noProof/>
        </w:rPr>
        <w:t>)</w:t>
      </w:r>
      <w:r w:rsidR="00AE3654" w:rsidRPr="00913436">
        <w:rPr>
          <w:rFonts w:ascii="Times New Roman" w:hAnsi="Times New Roman"/>
        </w:rPr>
        <w:fldChar w:fldCharType="end"/>
      </w:r>
      <w:r w:rsidR="00022107" w:rsidRPr="00913436">
        <w:rPr>
          <w:rFonts w:ascii="Times New Roman" w:hAnsi="Times New Roman"/>
        </w:rPr>
        <w:t xml:space="preserve">. </w:t>
      </w:r>
      <w:r w:rsidR="00C744C9" w:rsidRPr="00913436">
        <w:rPr>
          <w:rFonts w:ascii="Times New Roman" w:hAnsi="Times New Roman"/>
        </w:rPr>
        <w:t xml:space="preserve"> </w:t>
      </w:r>
    </w:p>
    <w:p w:rsidR="00050051" w:rsidRPr="00913436" w:rsidRDefault="00050051" w:rsidP="00F17773">
      <w:pPr>
        <w:spacing w:line="480" w:lineRule="auto"/>
        <w:jc w:val="both"/>
        <w:rPr>
          <w:rFonts w:ascii="Times New Roman" w:hAnsi="Times New Roman"/>
        </w:rPr>
      </w:pPr>
    </w:p>
    <w:p w:rsidR="00D12E34" w:rsidRPr="00913436" w:rsidRDefault="00391018" w:rsidP="00F17773">
      <w:pPr>
        <w:spacing w:line="480" w:lineRule="auto"/>
        <w:jc w:val="both"/>
        <w:rPr>
          <w:rFonts w:ascii="Times New Roman" w:hAnsi="Times New Roman"/>
        </w:rPr>
      </w:pPr>
      <w:r w:rsidRPr="00913436">
        <w:rPr>
          <w:rFonts w:ascii="Times New Roman" w:hAnsi="Times New Roman"/>
        </w:rPr>
        <w:t xml:space="preserve">Innovation is defined as the capacity to introduce new process, product, or idea in the organization </w:t>
      </w:r>
      <w:r w:rsidR="00AE3654" w:rsidRPr="00913436">
        <w:rPr>
          <w:rFonts w:ascii="Times New Roman" w:hAnsi="Times New Roman"/>
        </w:rPr>
        <w:fldChar w:fldCharType="begin"/>
      </w:r>
      <w:r w:rsidRPr="00913436">
        <w:rPr>
          <w:rFonts w:ascii="Times New Roman" w:hAnsi="Times New Roman"/>
        </w:rPr>
        <w:instrText xml:space="preserve"> ADDIN EN.CITE &lt;EndNote&gt;&lt;Cite&gt;&lt;Author&gt;Damanpour&lt;/Author&gt;&lt;Year&gt;1991&lt;/Year&gt;&lt;RecNum&gt;239&lt;/RecNum&gt;&lt;DisplayText&gt;(Damanpour, 1991)&lt;/DisplayText&gt;&lt;record&gt;&lt;rec-number&gt;239&lt;/rec-number&gt;&lt;foreign-keys&gt;&lt;key app="EN" db-id="2v2x59r9vzxpfme995xxxs5q2pfz2a050exr"&gt;239&lt;/key&gt;&lt;/foreign-keys&gt;&lt;ref-type name="Journal Article"&gt;17&lt;/ref-type&gt;&lt;contributors&gt;&lt;authors&gt;&lt;author&gt;Damanpour, Fariborz&lt;/author&gt;&lt;/authors&gt;&lt;/contributors&gt;&lt;titles&gt;&lt;title&gt;ORGANIZATIONAL INNOVATION: A META-ANALYSIS OF EFFECTS OF DETERMINANTS AND MODERATORS&lt;/title&gt;&lt;secondary-title&gt;Academy of Management Journal&lt;/secondary-title&gt;&lt;/titles&gt;&lt;periodical&gt;&lt;full-title&gt;Academy of Management Journal&lt;/full-title&gt;&lt;/periodical&gt;&lt;pages&gt;555-590&lt;/pages&gt;&lt;volume&gt;34&lt;/volume&gt;&lt;number&gt;3&lt;/number&gt;&lt;keywords&gt;&lt;keyword&gt;ORGANIZATIONAL change&lt;/keyword&gt;&lt;keyword&gt;INNOVATION adoption&lt;/keyword&gt;&lt;keyword&gt;ORGANIZATIONAL research&lt;/keyword&gt;&lt;keyword&gt;TECHNOLOGICAL innovations&lt;/keyword&gt;&lt;keyword&gt;RESOURCE allocation&lt;/keyword&gt;&lt;keyword&gt;DECENTRALIZATION in management&lt;/keyword&gt;&lt;keyword&gt;EXECUTIVES -- Attitudes&lt;/keyword&gt;&lt;keyword&gt;RESOURCE management&lt;/keyword&gt;&lt;keyword&gt;DIFFERENTIATION (Sociology)&lt;/keyword&gt;&lt;keyword&gt;PROFESSIONALISM&lt;/keyword&gt;&lt;/keywords&gt;&lt;dates&gt;&lt;year&gt;1991&lt;/year&gt;&lt;/dates&gt;&lt;publisher&gt;Academy of Management&lt;/publisher&gt;&lt;isbn&gt;00014273&lt;/isbn&gt;&lt;accession-num&gt;4403478&lt;/accession-num&gt;&lt;work-type&gt;Article&lt;/work-type&gt;&lt;urls&gt;&lt;related-urls&gt;&lt;url&gt;https://login.proxy.libraries.rutgers.edu/login?url=http://search.ebscohost.com/login.aspx?direct=true&amp;amp;db=buh&amp;amp;AN=4403478&amp;amp;site=ehost-live&lt;/url&gt;&lt;/related-urls&gt;&lt;/urls&gt;&lt;electronic-resource-num&gt;10.2307/256406&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Pr="00913436">
        <w:rPr>
          <w:rFonts w:ascii="Times New Roman" w:hAnsi="Times New Roman"/>
          <w:noProof/>
        </w:rPr>
        <w:t>(</w:t>
      </w:r>
      <w:hyperlink w:anchor="_ENREF_5" w:tooltip="Damanpour, 1991 #239" w:history="1">
        <w:r w:rsidR="001B46ED" w:rsidRPr="00913436">
          <w:rPr>
            <w:rFonts w:ascii="Times New Roman" w:hAnsi="Times New Roman"/>
            <w:noProof/>
          </w:rPr>
          <w:t>Damanpour, 1991</w:t>
        </w:r>
      </w:hyperlink>
      <w:r w:rsidRPr="00913436">
        <w:rPr>
          <w:rFonts w:ascii="Times New Roman" w:hAnsi="Times New Roman"/>
          <w:noProof/>
        </w:rPr>
        <w:t>)</w:t>
      </w:r>
      <w:r w:rsidR="00AE3654" w:rsidRPr="00913436">
        <w:rPr>
          <w:rFonts w:ascii="Times New Roman" w:hAnsi="Times New Roman"/>
        </w:rPr>
        <w:fldChar w:fldCharType="end"/>
      </w:r>
      <w:r w:rsidR="00050051" w:rsidRPr="00913436">
        <w:rPr>
          <w:rFonts w:ascii="Times New Roman" w:hAnsi="Times New Roman"/>
        </w:rPr>
        <w:t xml:space="preserve">. </w:t>
      </w:r>
      <w:r w:rsidR="00C534B9" w:rsidRPr="00913436">
        <w:rPr>
          <w:rFonts w:ascii="Times New Roman" w:hAnsi="Times New Roman"/>
        </w:rPr>
        <w:t xml:space="preserve">Although innovation has been in the forefront of </w:t>
      </w:r>
      <w:r w:rsidR="00C534B9" w:rsidRPr="00913436">
        <w:rPr>
          <w:rFonts w:ascii="Times New Roman" w:hAnsi="Times New Roman"/>
        </w:rPr>
        <w:lastRenderedPageBreak/>
        <w:t>companies</w:t>
      </w:r>
      <w:r w:rsidR="00C744C9" w:rsidRPr="00913436">
        <w:rPr>
          <w:rFonts w:ascii="Times New Roman" w:hAnsi="Times New Roman"/>
        </w:rPr>
        <w:t>’</w:t>
      </w:r>
      <w:r w:rsidR="00C534B9" w:rsidRPr="00913436">
        <w:rPr>
          <w:rFonts w:ascii="Times New Roman" w:hAnsi="Times New Roman"/>
        </w:rPr>
        <w:t xml:space="preserve"> strategies, fir</w:t>
      </w:r>
      <w:r w:rsidR="00C744C9" w:rsidRPr="00913436">
        <w:rPr>
          <w:rFonts w:ascii="Times New Roman" w:hAnsi="Times New Roman"/>
        </w:rPr>
        <w:t>ms’ degree of innovativeness varies</w:t>
      </w:r>
      <w:r w:rsidR="00C534B9" w:rsidRPr="00913436">
        <w:rPr>
          <w:rFonts w:ascii="Times New Roman" w:hAnsi="Times New Roman"/>
        </w:rPr>
        <w:t xml:space="preserve"> considerably.  </w:t>
      </w:r>
      <w:r w:rsidR="00C744C9" w:rsidRPr="00913436">
        <w:rPr>
          <w:rFonts w:ascii="Times New Roman" w:hAnsi="Times New Roman"/>
        </w:rPr>
        <w:t xml:space="preserve">Acknowledging this difference, researchers have distinguished between radical and incremental innovation and </w:t>
      </w:r>
      <w:r w:rsidR="00C534B9" w:rsidRPr="00913436">
        <w:rPr>
          <w:rFonts w:ascii="Times New Roman" w:hAnsi="Times New Roman"/>
        </w:rPr>
        <w:t xml:space="preserve">identified several factors </w:t>
      </w:r>
      <w:r w:rsidR="00C744C9" w:rsidRPr="00913436">
        <w:rPr>
          <w:rFonts w:ascii="Times New Roman" w:hAnsi="Times New Roman"/>
        </w:rPr>
        <w:t xml:space="preserve">that influence organizational choices towards one or the other approach. </w:t>
      </w:r>
      <w:r w:rsidR="00050051" w:rsidRPr="00913436">
        <w:rPr>
          <w:rFonts w:ascii="Times New Roman" w:hAnsi="Times New Roman"/>
        </w:rPr>
        <w:t xml:space="preserve">These factors include </w:t>
      </w:r>
      <w:r w:rsidR="00C534B9" w:rsidRPr="00913436">
        <w:rPr>
          <w:rFonts w:ascii="Times New Roman" w:hAnsi="Times New Roman"/>
        </w:rPr>
        <w:t>industry dynamic, organizational size and tenure</w:t>
      </w:r>
      <w:r w:rsidR="00C744C9" w:rsidRPr="00913436">
        <w:rPr>
          <w:rFonts w:ascii="Times New Roman" w:hAnsi="Times New Roman"/>
        </w:rPr>
        <w:t xml:space="preserve">, </w:t>
      </w:r>
      <w:r w:rsidR="00050051" w:rsidRPr="00913436">
        <w:rPr>
          <w:rFonts w:ascii="Times New Roman" w:hAnsi="Times New Roman"/>
        </w:rPr>
        <w:t xml:space="preserve">availability of slack </w:t>
      </w:r>
      <w:r w:rsidR="00C744C9" w:rsidRPr="00913436">
        <w:rPr>
          <w:rFonts w:ascii="Times New Roman" w:hAnsi="Times New Roman"/>
        </w:rPr>
        <w:t xml:space="preserve">financial resources and </w:t>
      </w:r>
      <w:r w:rsidR="00050051" w:rsidRPr="00913436">
        <w:rPr>
          <w:rFonts w:ascii="Times New Roman" w:hAnsi="Times New Roman"/>
        </w:rPr>
        <w:t xml:space="preserve">the depth of </w:t>
      </w:r>
      <w:r w:rsidR="00C744C9" w:rsidRPr="00913436">
        <w:rPr>
          <w:rFonts w:ascii="Times New Roman" w:hAnsi="Times New Roman"/>
        </w:rPr>
        <w:t>technical expertise</w:t>
      </w:r>
      <w:r w:rsidR="00C534B9" w:rsidRPr="00913436">
        <w:rPr>
          <w:rFonts w:ascii="Times New Roman" w:hAnsi="Times New Roman"/>
        </w:rPr>
        <w:t xml:space="preserve">.  </w:t>
      </w:r>
      <w:r w:rsidR="00C744C9" w:rsidRPr="00913436">
        <w:rPr>
          <w:rFonts w:ascii="Times New Roman" w:hAnsi="Times New Roman"/>
        </w:rPr>
        <w:t>Some researchers have</w:t>
      </w:r>
      <w:r w:rsidR="00C534B9" w:rsidRPr="00913436">
        <w:rPr>
          <w:rFonts w:ascii="Times New Roman" w:hAnsi="Times New Roman"/>
        </w:rPr>
        <w:t xml:space="preserve"> pointed to possible cross-cultural differenc</w:t>
      </w:r>
      <w:r w:rsidR="00050051" w:rsidRPr="00913436">
        <w:rPr>
          <w:rFonts w:ascii="Times New Roman" w:hAnsi="Times New Roman"/>
        </w:rPr>
        <w:t xml:space="preserve">es in innovation strategies.  </w:t>
      </w:r>
      <w:r w:rsidR="00200A43" w:rsidRPr="00913436">
        <w:rPr>
          <w:rFonts w:ascii="Times New Roman" w:hAnsi="Times New Roman"/>
        </w:rPr>
        <w:t xml:space="preserve">In particular it has been suggested that innovation processes are likely to unfold differently across different cultures and culture’s effect on innovation might be quite complex and prominent. </w:t>
      </w:r>
      <w:r w:rsidR="00AE3654" w:rsidRPr="00913436">
        <w:rPr>
          <w:rFonts w:ascii="Times New Roman" w:hAnsi="Times New Roman"/>
        </w:rPr>
        <w:fldChar w:fldCharType="begin"/>
      </w:r>
      <w:r w:rsidR="00200A43" w:rsidRPr="00913436">
        <w:rPr>
          <w:rFonts w:ascii="Times New Roman" w:hAnsi="Times New Roman"/>
        </w:rPr>
        <w:instrText xml:space="preserve"> ADDIN EN.CITE &lt;EndNote&gt;&lt;Cite&gt;&lt;Author&gt;Anderson&lt;/Author&gt;&lt;Year&gt;2004&lt;/Year&gt;&lt;RecNum&gt;161&lt;/RecNum&gt;&lt;DisplayText&gt;(Anderson, de Drew, &amp;amp; Nijstad, 2004)&lt;/DisplayText&gt;&lt;record&gt;&lt;rec-number&gt;161&lt;/rec-number&gt;&lt;foreign-keys&gt;&lt;key app="EN" db-id="2v2x59r9vzxpfme995xxxs5q2pfz2a050exr"&gt;161&lt;/key&gt;&lt;/foreign-keys&gt;&lt;ref-type name="Journal Article"&gt;17&lt;/ref-type&gt;&lt;contributors&gt;&lt;authors&gt;&lt;author&gt;Anderson, Neil&lt;/author&gt;&lt;author&gt;de Drew, Carsten K. W.&lt;/author&gt;&lt;author&gt;Nijstad, Bernard A.&lt;/author&gt;&lt;/authors&gt;&lt;/contributors&gt;&lt;titles&gt;&lt;title&gt;The routinization of innovation research: a constructively critical review of the state-of-the-science&lt;/title&gt;&lt;secondary-title&gt;Journal of Organizational Behavior&lt;/secondary-title&gt;&lt;/titles&gt;&lt;periodical&gt;&lt;full-title&gt;Journal of Organizational Behavior&lt;/full-title&gt;&lt;/periodical&gt;&lt;pages&gt;147-173&lt;/pages&gt;&lt;volume&gt;25&lt;/volume&gt;&lt;number&gt;2&lt;/number&gt;&lt;keywords&gt;&lt;keyword&gt;MANAGEMENT science&lt;/keyword&gt;&lt;keyword&gt;WORK environment&lt;/keyword&gt;&lt;keyword&gt;TEAMS in the workplace&lt;/keyword&gt;&lt;keyword&gt;INDUSTRIAL organization&lt;/keyword&gt;&lt;keyword&gt;EMPLOYEES&lt;/keyword&gt;&lt;keyword&gt;CREATIVE ability&lt;/keyword&gt;&lt;/keywords&gt;&lt;dates&gt;&lt;year&gt;2004&lt;/year&gt;&lt;/dates&gt;&lt;isbn&gt;08943796&lt;/isbn&gt;&lt;accession-num&gt;12437772&lt;/accession-num&gt;&lt;work-type&gt;Article&lt;/work-type&gt;&lt;urls&gt;&lt;related-urls&gt;&lt;url&gt;https://login.proxy.libraries.rutgers.edu/login?url=http://search.ebscohost.com/login.aspx?direct=true&amp;amp;db=buh&amp;amp;AN=12437772&amp;amp;site=ehost-live&lt;/url&gt;&lt;/related-urls&gt;&lt;/urls&gt;&lt;electronic-resource-num&gt;10.1002/job.236&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200A43" w:rsidRPr="00913436">
        <w:rPr>
          <w:rFonts w:ascii="Times New Roman" w:hAnsi="Times New Roman"/>
          <w:noProof/>
        </w:rPr>
        <w:t>(</w:t>
      </w:r>
      <w:hyperlink w:anchor="_ENREF_1" w:tooltip="Anderson, 2004 #161" w:history="1">
        <w:r w:rsidR="001B46ED" w:rsidRPr="00913436">
          <w:rPr>
            <w:rFonts w:ascii="Times New Roman" w:hAnsi="Times New Roman"/>
            <w:noProof/>
          </w:rPr>
          <w:t>Anderson, de Drew, &amp; Nijstad, 2004</w:t>
        </w:r>
      </w:hyperlink>
      <w:r w:rsidR="00200A43" w:rsidRPr="00913436">
        <w:rPr>
          <w:rFonts w:ascii="Times New Roman" w:hAnsi="Times New Roman"/>
          <w:noProof/>
        </w:rPr>
        <w:t>)</w:t>
      </w:r>
      <w:r w:rsidR="00AE3654" w:rsidRPr="00913436">
        <w:rPr>
          <w:rFonts w:ascii="Times New Roman" w:hAnsi="Times New Roman"/>
        </w:rPr>
        <w:fldChar w:fldCharType="end"/>
      </w:r>
      <w:r w:rsidR="00200A43" w:rsidRPr="00913436">
        <w:rPr>
          <w:rFonts w:ascii="Times New Roman" w:hAnsi="Times New Roman"/>
        </w:rPr>
        <w:t>. For example, the differences in approaches to innovation are illustrated by</w:t>
      </w:r>
      <w:r w:rsidR="00917FF4" w:rsidRPr="00913436">
        <w:rPr>
          <w:rFonts w:ascii="Times New Roman" w:hAnsi="Times New Roman"/>
        </w:rPr>
        <w:t xml:space="preserve"> an example of the developments</w:t>
      </w:r>
      <w:r w:rsidR="00200A43" w:rsidRPr="00913436">
        <w:rPr>
          <w:rFonts w:ascii="Times New Roman" w:hAnsi="Times New Roman"/>
        </w:rPr>
        <w:t xml:space="preserve"> in the manufacturi</w:t>
      </w:r>
      <w:r w:rsidR="00917FF4" w:rsidRPr="00913436">
        <w:rPr>
          <w:rFonts w:ascii="Times New Roman" w:hAnsi="Times New Roman"/>
        </w:rPr>
        <w:t xml:space="preserve">ng sector in the 1960s and 1970. Here, </w:t>
      </w:r>
      <w:r w:rsidR="00200A43" w:rsidRPr="00913436">
        <w:rPr>
          <w:rFonts w:ascii="Times New Roman" w:hAnsi="Times New Roman"/>
        </w:rPr>
        <w:t>the success of Japanese companies could be in part attributed to the incremental innovations, while American companies succeeded by the introduction of radical innovations</w:t>
      </w:r>
      <w:r w:rsidR="00917FF4" w:rsidRPr="00913436">
        <w:rPr>
          <w:rFonts w:ascii="Times New Roman" w:hAnsi="Times New Roman"/>
        </w:rPr>
        <w:t xml:space="preserve"> </w:t>
      </w:r>
      <w:r w:rsidR="00AE3654" w:rsidRPr="00913436">
        <w:rPr>
          <w:rFonts w:ascii="Times New Roman" w:hAnsi="Times New Roman"/>
        </w:rPr>
        <w:fldChar w:fldCharType="begin"/>
      </w:r>
      <w:r w:rsidR="00917FF4" w:rsidRPr="00913436">
        <w:rPr>
          <w:rFonts w:ascii="Times New Roman" w:hAnsi="Times New Roman"/>
        </w:rPr>
        <w:instrText xml:space="preserve"> ADDIN EN.CITE &lt;EndNote&gt;&lt;Cite&gt;&lt;Author&gt;Damanpour&lt;/Author&gt;&lt;Year&gt;1991&lt;/Year&gt;&lt;RecNum&gt;239&lt;/RecNum&gt;&lt;DisplayText&gt;(Damanpour, 1991)&lt;/DisplayText&gt;&lt;record&gt;&lt;rec-number&gt;239&lt;/rec-number&gt;&lt;foreign-keys&gt;&lt;key app="EN" db-id="2v2x59r9vzxpfme995xxxs5q2pfz2a050exr"&gt;239&lt;/key&gt;&lt;/foreign-keys&gt;&lt;ref-type name="Journal Article"&gt;17&lt;/ref-type&gt;&lt;contributors&gt;&lt;authors&gt;&lt;author&gt;Damanpour, Fariborz&lt;/author&gt;&lt;/authors&gt;&lt;/contributors&gt;&lt;titles&gt;&lt;title&gt;ORGANIZATIONAL INNOVATION: A META-ANALYSIS OF EFFECTS OF DETERMINANTS AND MODERATORS&lt;/title&gt;&lt;secondary-title&gt;Academy of Management Journal&lt;/secondary-title&gt;&lt;/titles&gt;&lt;periodical&gt;&lt;full-title&gt;Academy of Management Journal&lt;/full-title&gt;&lt;/periodical&gt;&lt;pages&gt;555-590&lt;/pages&gt;&lt;volume&gt;34&lt;/volume&gt;&lt;number&gt;3&lt;/number&gt;&lt;keywords&gt;&lt;keyword&gt;ORGANIZATIONAL change&lt;/keyword&gt;&lt;keyword&gt;INNOVATION adoption&lt;/keyword&gt;&lt;keyword&gt;ORGANIZATIONAL research&lt;/keyword&gt;&lt;keyword&gt;TECHNOLOGICAL innovations&lt;/keyword&gt;&lt;keyword&gt;RESOURCE allocation&lt;/keyword&gt;&lt;keyword&gt;DECENTRALIZATION in management&lt;/keyword&gt;&lt;keyword&gt;EXECUTIVES -- Attitudes&lt;/keyword&gt;&lt;keyword&gt;RESOURCE management&lt;/keyword&gt;&lt;keyword&gt;DIFFERENTIATION (Sociology)&lt;/keyword&gt;&lt;keyword&gt;PROFESSIONALISM&lt;/keyword&gt;&lt;/keywords&gt;&lt;dates&gt;&lt;year&gt;1991&lt;/year&gt;&lt;/dates&gt;&lt;publisher&gt;Academy of Management&lt;/publisher&gt;&lt;isbn&gt;00014273&lt;/isbn&gt;&lt;accession-num&gt;4403478&lt;/accession-num&gt;&lt;work-type&gt;Article&lt;/work-type&gt;&lt;urls&gt;&lt;related-urls&gt;&lt;url&gt;https://login.proxy.libraries.rutgers.edu/login?url=http://search.ebscohost.com/login.aspx?direct=true&amp;amp;db=buh&amp;amp;AN=4403478&amp;amp;site=ehost-live&lt;/url&gt;&lt;/related-urls&gt;&lt;/urls&gt;&lt;electronic-resource-num&gt;10.2307/256406&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917FF4" w:rsidRPr="00913436">
        <w:rPr>
          <w:rFonts w:ascii="Times New Roman" w:hAnsi="Times New Roman"/>
          <w:noProof/>
        </w:rPr>
        <w:t>(</w:t>
      </w:r>
      <w:hyperlink w:anchor="_ENREF_5" w:tooltip="Damanpour, 1991 #239" w:history="1">
        <w:r w:rsidR="001B46ED" w:rsidRPr="00913436">
          <w:rPr>
            <w:rFonts w:ascii="Times New Roman" w:hAnsi="Times New Roman"/>
            <w:noProof/>
          </w:rPr>
          <w:t>Damanpour, 1991</w:t>
        </w:r>
      </w:hyperlink>
      <w:r w:rsidR="00917FF4" w:rsidRPr="00913436">
        <w:rPr>
          <w:rFonts w:ascii="Times New Roman" w:hAnsi="Times New Roman"/>
          <w:noProof/>
        </w:rPr>
        <w:t>)</w:t>
      </w:r>
      <w:r w:rsidR="00AE3654" w:rsidRPr="00913436">
        <w:rPr>
          <w:rFonts w:ascii="Times New Roman" w:hAnsi="Times New Roman"/>
        </w:rPr>
        <w:fldChar w:fldCharType="end"/>
      </w:r>
      <w:r w:rsidR="00200A43" w:rsidRPr="00913436">
        <w:rPr>
          <w:rFonts w:ascii="Times New Roman" w:hAnsi="Times New Roman"/>
        </w:rPr>
        <w:t xml:space="preserve">. </w:t>
      </w:r>
      <w:r w:rsidR="00917FF4" w:rsidRPr="00913436">
        <w:rPr>
          <w:rFonts w:ascii="Times New Roman" w:hAnsi="Times New Roman"/>
        </w:rPr>
        <w:t>Although there are some clear indication of possible cross-cultural differences in innovation strategies</w:t>
      </w:r>
      <w:r w:rsidR="00C534B9" w:rsidRPr="00913436">
        <w:rPr>
          <w:rFonts w:ascii="Times New Roman" w:hAnsi="Times New Roman"/>
        </w:rPr>
        <w:t>, most of the research has been conducted in the US and</w:t>
      </w:r>
      <w:r w:rsidR="00C744C9" w:rsidRPr="00913436">
        <w:rPr>
          <w:rFonts w:ascii="Times New Roman" w:hAnsi="Times New Roman"/>
        </w:rPr>
        <w:t xml:space="preserve"> was</w:t>
      </w:r>
      <w:r w:rsidR="00C534B9" w:rsidRPr="00913436">
        <w:rPr>
          <w:rFonts w:ascii="Times New Roman" w:hAnsi="Times New Roman"/>
        </w:rPr>
        <w:t xml:space="preserve"> limited to mostly North American samples</w:t>
      </w:r>
      <w:r w:rsidR="00917FF4" w:rsidRPr="00913436">
        <w:rPr>
          <w:rFonts w:ascii="Times New Roman" w:hAnsi="Times New Roman"/>
        </w:rPr>
        <w:t xml:space="preserve"> </w:t>
      </w:r>
      <w:r w:rsidR="00AE3654" w:rsidRPr="00913436">
        <w:rPr>
          <w:rFonts w:ascii="Times New Roman" w:hAnsi="Times New Roman"/>
        </w:rPr>
        <w:fldChar w:fldCharType="begin"/>
      </w:r>
      <w:r w:rsidR="00917FF4" w:rsidRPr="00913436">
        <w:rPr>
          <w:rFonts w:ascii="Times New Roman" w:hAnsi="Times New Roman"/>
        </w:rPr>
        <w:instrText xml:space="preserve"> ADDIN EN.CITE &lt;EndNote&gt;&lt;Cite&gt;&lt;Author&gt;Anderson&lt;/Author&gt;&lt;Year&gt;2004&lt;/Year&gt;&lt;RecNum&gt;161&lt;/RecNum&gt;&lt;DisplayText&gt;(Anderson et al., 2004)&lt;/DisplayText&gt;&lt;record&gt;&lt;rec-number&gt;161&lt;/rec-number&gt;&lt;foreign-keys&gt;&lt;key app="EN" db-id="2v2x59r9vzxpfme995xxxs5q2pfz2a050exr"&gt;161&lt;/key&gt;&lt;/foreign-keys&gt;&lt;ref-type name="Journal Article"&gt;17&lt;/ref-type&gt;&lt;contributors&gt;&lt;authors&gt;&lt;author&gt;Anderson, Neil&lt;/author&gt;&lt;author&gt;de Drew, Carsten K. W.&lt;/author&gt;&lt;author&gt;Nijstad, Bernard A.&lt;/author&gt;&lt;/authors&gt;&lt;/contributors&gt;&lt;titles&gt;&lt;title&gt;The routinization of innovation research: a constructively critical review of the state-of-the-science&lt;/title&gt;&lt;secondary-title&gt;Journal of Organizational Behavior&lt;/secondary-title&gt;&lt;/titles&gt;&lt;periodical&gt;&lt;full-title&gt;Journal of Organizational Behavior&lt;/full-title&gt;&lt;/periodical&gt;&lt;pages&gt;147-173&lt;/pages&gt;&lt;volume&gt;25&lt;/volume&gt;&lt;number&gt;2&lt;/number&gt;&lt;keywords&gt;&lt;keyword&gt;MANAGEMENT science&lt;/keyword&gt;&lt;keyword&gt;WORK environment&lt;/keyword&gt;&lt;keyword&gt;TEAMS in the workplace&lt;/keyword&gt;&lt;keyword&gt;INDUSTRIAL organization&lt;/keyword&gt;&lt;keyword&gt;EMPLOYEES&lt;/keyword&gt;&lt;keyword&gt;CREATIVE ability&lt;/keyword&gt;&lt;/keywords&gt;&lt;dates&gt;&lt;year&gt;2004&lt;/year&gt;&lt;/dates&gt;&lt;isbn&gt;08943796&lt;/isbn&gt;&lt;accession-num&gt;12437772&lt;/accession-num&gt;&lt;work-type&gt;Article&lt;/work-type&gt;&lt;urls&gt;&lt;related-urls&gt;&lt;url&gt;https://login.proxy.libraries.rutgers.edu/login?url=http://search.ebscohost.com/login.aspx?direct=true&amp;amp;db=buh&amp;amp;AN=12437772&amp;amp;site=ehost-live&lt;/url&gt;&lt;/related-urls&gt;&lt;/urls&gt;&lt;electronic-resource-num&gt;10.1002/job.236&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917FF4" w:rsidRPr="00913436">
        <w:rPr>
          <w:rFonts w:ascii="Times New Roman" w:hAnsi="Times New Roman"/>
          <w:noProof/>
        </w:rPr>
        <w:t>(</w:t>
      </w:r>
      <w:hyperlink w:anchor="_ENREF_1" w:tooltip="Anderson, 2004 #161" w:history="1">
        <w:r w:rsidR="001B46ED" w:rsidRPr="00913436">
          <w:rPr>
            <w:rFonts w:ascii="Times New Roman" w:hAnsi="Times New Roman"/>
            <w:noProof/>
          </w:rPr>
          <w:t>Anderson et al., 2004</w:t>
        </w:r>
      </w:hyperlink>
      <w:r w:rsidR="00917FF4" w:rsidRPr="00913436">
        <w:rPr>
          <w:rFonts w:ascii="Times New Roman" w:hAnsi="Times New Roman"/>
          <w:noProof/>
        </w:rPr>
        <w:t>)</w:t>
      </w:r>
      <w:r w:rsidR="00AE3654" w:rsidRPr="00913436">
        <w:rPr>
          <w:rFonts w:ascii="Times New Roman" w:hAnsi="Times New Roman"/>
        </w:rPr>
        <w:fldChar w:fldCharType="end"/>
      </w:r>
      <w:r w:rsidR="00917FF4" w:rsidRPr="00913436">
        <w:rPr>
          <w:rFonts w:ascii="Times New Roman" w:hAnsi="Times New Roman"/>
        </w:rPr>
        <w:t xml:space="preserve"> </w:t>
      </w:r>
      <w:r w:rsidR="00AE3654" w:rsidRPr="00913436">
        <w:rPr>
          <w:rFonts w:ascii="Times New Roman" w:hAnsi="Times New Roman"/>
        </w:rPr>
        <w:fldChar w:fldCharType="begin"/>
      </w:r>
      <w:r w:rsidR="00917FF4" w:rsidRPr="00913436">
        <w:rPr>
          <w:rFonts w:ascii="Times New Roman" w:hAnsi="Times New Roman"/>
        </w:rPr>
        <w:instrText xml:space="preserve"> ADDIN EN.CITE &lt;EndNote&gt;&lt;Cite&gt;&lt;Author&gt;Shalley&lt;/Author&gt;&lt;Year&gt;2004&lt;/Year&gt;&lt;RecNum&gt;74&lt;/RecNum&gt;&lt;DisplayText&gt;(Shalley, Zhou, &amp;amp; Oldham, 2004)&lt;/DisplayText&gt;&lt;record&gt;&lt;rec-number&gt;74&lt;/rec-number&gt;&lt;foreign-keys&gt;&lt;key app="EN" db-id="2v2x59r9vzxpfme995xxxs5q2pfz2a050exr"&gt;74&lt;/key&gt;&lt;/foreign-keys&gt;&lt;ref-type name="Journal Article"&gt;17&lt;/ref-type&gt;&lt;contributors&gt;&lt;authors&gt;&lt;author&gt;Shalley, Christina E.&lt;/author&gt;&lt;author&gt;Zhou, Jing&lt;/author&gt;&lt;author&gt;Oldham, Greg R.&lt;/author&gt;&lt;/authors&gt;&lt;/contributors&gt;&lt;titles&gt;&lt;title&gt;The Effects of Personal and Contextual Characteristics on Creativity: Where Should We Go from Here?&lt;/title&gt;&lt;secondary-title&gt;Journal of Management&lt;/secondary-title&gt;&lt;/titles&gt;&lt;periodical&gt;&lt;full-title&gt;Journal of Management&lt;/full-title&gt;&lt;/periodical&gt;&lt;pages&gt;933-958&lt;/pages&gt;&lt;volume&gt;30&lt;/volume&gt;&lt;number&gt;6&lt;/number&gt;&lt;keywords&gt;&lt;keyword&gt;CREATIVE ability in business&lt;/keyword&gt;&lt;keyword&gt;EMPLOYEES&lt;/keyword&gt;&lt;keyword&gt;WORK environment&lt;/keyword&gt;&lt;keyword&gt;CORPORATE culture&lt;/keyword&gt;&lt;keyword&gt;PERSONNEL management&lt;/keyword&gt;&lt;keyword&gt;CREATIVE thinking&lt;/keyword&gt;&lt;/keywords&gt;&lt;dates&gt;&lt;year&gt;2004&lt;/year&gt;&lt;/dates&gt;&lt;isbn&gt;01492063&lt;/isbn&gt;&lt;urls&gt;&lt;related-urls&gt;&lt;url&gt;http://search.ebscohost.com/login.aspx?direct=true&amp;amp;db=buh&amp;amp;AN=14534960&amp;amp;site=ehost-live&lt;/url&gt;&lt;/related-urls&gt;&lt;/urls&gt;&lt;access-date&gt;12&lt;/access-date&gt;&lt;/record&gt;&lt;/Cite&gt;&lt;/EndNote&gt;</w:instrText>
      </w:r>
      <w:r w:rsidR="00AE3654" w:rsidRPr="00913436">
        <w:rPr>
          <w:rFonts w:ascii="Times New Roman" w:hAnsi="Times New Roman"/>
        </w:rPr>
        <w:fldChar w:fldCharType="separate"/>
      </w:r>
      <w:r w:rsidR="00917FF4" w:rsidRPr="00913436">
        <w:rPr>
          <w:rFonts w:ascii="Times New Roman" w:hAnsi="Times New Roman"/>
          <w:noProof/>
        </w:rPr>
        <w:t>(</w:t>
      </w:r>
      <w:hyperlink w:anchor="_ENREF_18" w:tooltip="Shalley, 2004 #74" w:history="1">
        <w:r w:rsidR="001B46ED" w:rsidRPr="00913436">
          <w:rPr>
            <w:rFonts w:ascii="Times New Roman" w:hAnsi="Times New Roman"/>
            <w:noProof/>
          </w:rPr>
          <w:t>Shalley, Zhou, &amp; Oldham, 2004</w:t>
        </w:r>
      </w:hyperlink>
      <w:r w:rsidR="00917FF4" w:rsidRPr="00913436">
        <w:rPr>
          <w:rFonts w:ascii="Times New Roman" w:hAnsi="Times New Roman"/>
          <w:noProof/>
        </w:rPr>
        <w:t>)</w:t>
      </w:r>
      <w:r w:rsidR="00AE3654" w:rsidRPr="00913436">
        <w:rPr>
          <w:rFonts w:ascii="Times New Roman" w:hAnsi="Times New Roman"/>
        </w:rPr>
        <w:fldChar w:fldCharType="end"/>
      </w:r>
      <w:r w:rsidR="00C534B9" w:rsidRPr="00913436">
        <w:rPr>
          <w:rFonts w:ascii="Times New Roman" w:hAnsi="Times New Roman"/>
        </w:rPr>
        <w:t xml:space="preserve">. </w:t>
      </w:r>
      <w:r w:rsidR="00C744C9" w:rsidRPr="00913436">
        <w:rPr>
          <w:rFonts w:ascii="Times New Roman" w:hAnsi="Times New Roman"/>
        </w:rPr>
        <w:t xml:space="preserve">  </w:t>
      </w:r>
    </w:p>
    <w:p w:rsidR="00D12E34" w:rsidRPr="00913436" w:rsidRDefault="00D12E34" w:rsidP="00F17773">
      <w:pPr>
        <w:spacing w:line="480" w:lineRule="auto"/>
        <w:jc w:val="both"/>
        <w:rPr>
          <w:rFonts w:ascii="Times New Roman" w:hAnsi="Times New Roman"/>
        </w:rPr>
      </w:pPr>
    </w:p>
    <w:p w:rsidR="000921B2" w:rsidRPr="00913436" w:rsidRDefault="00C20291" w:rsidP="00F17773">
      <w:pPr>
        <w:spacing w:line="480" w:lineRule="auto"/>
        <w:jc w:val="both"/>
        <w:rPr>
          <w:rFonts w:ascii="Times New Roman" w:hAnsi="Times New Roman"/>
        </w:rPr>
      </w:pPr>
      <w:r>
        <w:rPr>
          <w:rFonts w:ascii="Times New Roman" w:hAnsi="Times New Roman"/>
        </w:rPr>
        <w:t>The goal of this paper</w:t>
      </w:r>
      <w:r w:rsidR="00C744C9" w:rsidRPr="00913436">
        <w:rPr>
          <w:rFonts w:ascii="Times New Roman" w:hAnsi="Times New Roman"/>
        </w:rPr>
        <w:t xml:space="preserve"> is to </w:t>
      </w:r>
      <w:r>
        <w:rPr>
          <w:rFonts w:ascii="Times New Roman" w:hAnsi="Times New Roman"/>
        </w:rPr>
        <w:t>detail</w:t>
      </w:r>
      <w:r w:rsidR="00C744C9" w:rsidRPr="00913436">
        <w:rPr>
          <w:rFonts w:ascii="Times New Roman" w:hAnsi="Times New Roman"/>
        </w:rPr>
        <w:t xml:space="preserve"> </w:t>
      </w:r>
      <w:r w:rsidR="00917FF4" w:rsidRPr="00913436">
        <w:rPr>
          <w:rFonts w:ascii="Times New Roman" w:hAnsi="Times New Roman"/>
        </w:rPr>
        <w:t>the effect of culture on the</w:t>
      </w:r>
      <w:r w:rsidR="00D12E34" w:rsidRPr="00913436">
        <w:rPr>
          <w:rFonts w:ascii="Times New Roman" w:hAnsi="Times New Roman"/>
        </w:rPr>
        <w:t xml:space="preserve"> strategic </w:t>
      </w:r>
      <w:r w:rsidR="00C744C9" w:rsidRPr="00913436">
        <w:rPr>
          <w:rFonts w:ascii="Times New Roman" w:hAnsi="Times New Roman"/>
        </w:rPr>
        <w:t>choices of</w:t>
      </w:r>
      <w:r w:rsidR="00D12E34" w:rsidRPr="00913436">
        <w:rPr>
          <w:rFonts w:ascii="Times New Roman" w:hAnsi="Times New Roman"/>
        </w:rPr>
        <w:t xml:space="preserve"> </w:t>
      </w:r>
      <w:r w:rsidR="00917FF4" w:rsidRPr="00913436">
        <w:rPr>
          <w:rFonts w:ascii="Times New Roman" w:hAnsi="Times New Roman"/>
        </w:rPr>
        <w:t>firms</w:t>
      </w:r>
      <w:r w:rsidR="00D12E34" w:rsidRPr="00913436">
        <w:rPr>
          <w:rFonts w:ascii="Times New Roman" w:hAnsi="Times New Roman"/>
        </w:rPr>
        <w:t xml:space="preserve"> as related to the adoption of various</w:t>
      </w:r>
      <w:r w:rsidR="00C744C9" w:rsidRPr="00913436">
        <w:rPr>
          <w:rFonts w:ascii="Times New Roman" w:hAnsi="Times New Roman"/>
        </w:rPr>
        <w:t xml:space="preserve"> innovative strategies</w:t>
      </w:r>
      <w:r w:rsidR="00D12E34" w:rsidRPr="00913436">
        <w:rPr>
          <w:rFonts w:ascii="Times New Roman" w:hAnsi="Times New Roman"/>
        </w:rPr>
        <w:t>.  Integrating Resource-Based View of the Firm, Attention-Based View of the Firm and Upp</w:t>
      </w:r>
      <w:r w:rsidR="00594072" w:rsidRPr="00913436">
        <w:rPr>
          <w:rFonts w:ascii="Times New Roman" w:hAnsi="Times New Roman"/>
        </w:rPr>
        <w:t xml:space="preserve">er Echelone perspective, I </w:t>
      </w:r>
      <w:r w:rsidR="00917FF4" w:rsidRPr="00913436">
        <w:rPr>
          <w:rFonts w:ascii="Times New Roman" w:hAnsi="Times New Roman"/>
        </w:rPr>
        <w:t xml:space="preserve">explore how </w:t>
      </w:r>
      <w:r w:rsidR="00B71895" w:rsidRPr="00913436">
        <w:rPr>
          <w:rFonts w:ascii="Times New Roman" w:hAnsi="Times New Roman"/>
        </w:rPr>
        <w:t xml:space="preserve">cultural </w:t>
      </w:r>
      <w:r w:rsidR="00917FF4" w:rsidRPr="00913436">
        <w:rPr>
          <w:rFonts w:ascii="Times New Roman" w:hAnsi="Times New Roman"/>
        </w:rPr>
        <w:t>backgrounds</w:t>
      </w:r>
      <w:r w:rsidR="00B71895" w:rsidRPr="00913436">
        <w:rPr>
          <w:rFonts w:ascii="Times New Roman" w:hAnsi="Times New Roman"/>
        </w:rPr>
        <w:t xml:space="preserve"> of</w:t>
      </w:r>
      <w:r w:rsidR="00D12E34" w:rsidRPr="00913436">
        <w:rPr>
          <w:rFonts w:ascii="Times New Roman" w:hAnsi="Times New Roman"/>
        </w:rPr>
        <w:t xml:space="preserve"> firm’s </w:t>
      </w:r>
      <w:r w:rsidR="00917FF4" w:rsidRPr="00913436">
        <w:rPr>
          <w:rFonts w:ascii="Times New Roman" w:hAnsi="Times New Roman"/>
        </w:rPr>
        <w:t xml:space="preserve">key decision makers, </w:t>
      </w:r>
      <w:r w:rsidR="00D12E34" w:rsidRPr="00913436">
        <w:rPr>
          <w:rFonts w:ascii="Times New Roman" w:hAnsi="Times New Roman"/>
        </w:rPr>
        <w:t>CEOs and</w:t>
      </w:r>
      <w:r w:rsidR="00917FF4" w:rsidRPr="00913436">
        <w:rPr>
          <w:rFonts w:ascii="Times New Roman" w:hAnsi="Times New Roman"/>
        </w:rPr>
        <w:t xml:space="preserve"> members of top m</w:t>
      </w:r>
      <w:r w:rsidR="00D12E34" w:rsidRPr="00913436">
        <w:rPr>
          <w:rFonts w:ascii="Times New Roman" w:hAnsi="Times New Roman"/>
        </w:rPr>
        <w:t>anagement teams</w:t>
      </w:r>
      <w:r w:rsidR="00917FF4" w:rsidRPr="00913436">
        <w:rPr>
          <w:rFonts w:ascii="Times New Roman" w:hAnsi="Times New Roman"/>
        </w:rPr>
        <w:t>, influence</w:t>
      </w:r>
      <w:r w:rsidR="00D12E34" w:rsidRPr="00913436">
        <w:rPr>
          <w:rFonts w:ascii="Times New Roman" w:hAnsi="Times New Roman"/>
        </w:rPr>
        <w:t xml:space="preserve"> innovation strategies that their organizatio</w:t>
      </w:r>
      <w:r w:rsidR="00594072" w:rsidRPr="00913436">
        <w:rPr>
          <w:rFonts w:ascii="Times New Roman" w:hAnsi="Times New Roman"/>
        </w:rPr>
        <w:t xml:space="preserve">ns adopt.  </w:t>
      </w:r>
      <w:r w:rsidR="00594072" w:rsidRPr="00913436">
        <w:rPr>
          <w:rFonts w:ascii="Times New Roman" w:hAnsi="Times New Roman"/>
        </w:rPr>
        <w:lastRenderedPageBreak/>
        <w:t>Specifically, I propose</w:t>
      </w:r>
      <w:r w:rsidR="00D12E34" w:rsidRPr="00913436">
        <w:rPr>
          <w:rFonts w:ascii="Times New Roman" w:hAnsi="Times New Roman"/>
        </w:rPr>
        <w:t xml:space="preserve"> that</w:t>
      </w:r>
      <w:r w:rsidR="00460C3A" w:rsidRPr="00913436">
        <w:rPr>
          <w:rFonts w:ascii="Times New Roman" w:hAnsi="Times New Roman"/>
        </w:rPr>
        <w:t xml:space="preserve"> culture influences firm innovativeness through its effect on the resource allocation decisions made by the dominant coalition and the impact on key priorities that direct organizational attention</w:t>
      </w:r>
      <w:r w:rsidR="00B242DC" w:rsidRPr="00913436">
        <w:rPr>
          <w:rFonts w:ascii="Times New Roman" w:hAnsi="Times New Roman"/>
        </w:rPr>
        <w:t xml:space="preserve"> to support certain innovative behaviors across an organization</w:t>
      </w:r>
      <w:r w:rsidR="00460C3A" w:rsidRPr="00913436">
        <w:rPr>
          <w:rFonts w:ascii="Times New Roman" w:hAnsi="Times New Roman"/>
        </w:rPr>
        <w:t xml:space="preserve">. </w:t>
      </w:r>
      <w:r w:rsidR="00594072" w:rsidRPr="00913436">
        <w:rPr>
          <w:rFonts w:ascii="Times New Roman" w:hAnsi="Times New Roman"/>
        </w:rPr>
        <w:t xml:space="preserve"> Overall I </w:t>
      </w:r>
      <w:r w:rsidR="00B242DC" w:rsidRPr="00913436">
        <w:rPr>
          <w:rFonts w:ascii="Times New Roman" w:hAnsi="Times New Roman"/>
        </w:rPr>
        <w:t xml:space="preserve">argue that innovative strategies, radical or incremental, are a result of conscious choices made by firm’s leadership to achieve competitive advantage. </w:t>
      </w:r>
      <w:r w:rsidR="00D12E34" w:rsidRPr="00913436">
        <w:rPr>
          <w:rFonts w:ascii="Times New Roman" w:hAnsi="Times New Roman"/>
        </w:rPr>
        <w:t>The paper c</w:t>
      </w:r>
      <w:r w:rsidR="008E6F47" w:rsidRPr="00913436">
        <w:rPr>
          <w:rFonts w:ascii="Times New Roman" w:hAnsi="Times New Roman"/>
        </w:rPr>
        <w:t>ontributes to the literature by proposing an additional factor, cultural background of upper echelon, as one of the drivers of firm’s innovation strategy and thus offers</w:t>
      </w:r>
      <w:r w:rsidR="00594072" w:rsidRPr="00913436">
        <w:rPr>
          <w:rFonts w:ascii="Times New Roman" w:hAnsi="Times New Roman"/>
        </w:rPr>
        <w:t xml:space="preserve"> up potential explanation for the degree of radicalness of innovativeness across firms. </w:t>
      </w:r>
    </w:p>
    <w:p w:rsidR="00497140" w:rsidRPr="00913436" w:rsidRDefault="00497140" w:rsidP="00F17773">
      <w:pPr>
        <w:spacing w:line="480" w:lineRule="auto"/>
        <w:jc w:val="both"/>
        <w:rPr>
          <w:rFonts w:ascii="Times New Roman" w:hAnsi="Times New Roman"/>
        </w:rPr>
      </w:pPr>
    </w:p>
    <w:p w:rsidR="00B71895" w:rsidRPr="00913436" w:rsidRDefault="00497140" w:rsidP="00F17773">
      <w:pPr>
        <w:spacing w:line="480" w:lineRule="auto"/>
        <w:jc w:val="both"/>
        <w:rPr>
          <w:rFonts w:ascii="Times New Roman" w:hAnsi="Times New Roman"/>
          <w:b/>
        </w:rPr>
      </w:pPr>
      <w:r w:rsidRPr="00913436">
        <w:rPr>
          <w:rFonts w:ascii="Times New Roman" w:hAnsi="Times New Roman"/>
          <w:b/>
        </w:rPr>
        <w:t>Background and Theory Development</w:t>
      </w:r>
    </w:p>
    <w:p w:rsidR="00B71895" w:rsidRPr="00913436" w:rsidRDefault="00B71895" w:rsidP="00F17773">
      <w:pPr>
        <w:spacing w:line="480" w:lineRule="auto"/>
        <w:jc w:val="both"/>
        <w:rPr>
          <w:rFonts w:ascii="Times New Roman" w:hAnsi="Times New Roman"/>
          <w:b/>
        </w:rPr>
      </w:pPr>
      <w:r w:rsidRPr="00913436">
        <w:rPr>
          <w:rFonts w:ascii="Times New Roman" w:hAnsi="Times New Roman"/>
          <w:b/>
        </w:rPr>
        <w:t>Radical versus Incremental Innovation</w:t>
      </w:r>
    </w:p>
    <w:p w:rsidR="00FD68F8" w:rsidRPr="00913436" w:rsidRDefault="00391018" w:rsidP="00F17773">
      <w:pPr>
        <w:spacing w:line="480" w:lineRule="auto"/>
        <w:jc w:val="both"/>
        <w:rPr>
          <w:rFonts w:ascii="Times New Roman" w:hAnsi="Times New Roman"/>
        </w:rPr>
      </w:pPr>
      <w:r w:rsidRPr="00913436">
        <w:rPr>
          <w:rFonts w:ascii="Times New Roman" w:hAnsi="Times New Roman"/>
        </w:rPr>
        <w:t xml:space="preserve">Innovations can be classified </w:t>
      </w:r>
      <w:r w:rsidR="0006359C" w:rsidRPr="00913436">
        <w:rPr>
          <w:rFonts w:ascii="Times New Roman" w:hAnsi="Times New Roman"/>
        </w:rPr>
        <w:t xml:space="preserve">into radical and incremental </w:t>
      </w:r>
      <w:r w:rsidRPr="00913436">
        <w:rPr>
          <w:rFonts w:ascii="Times New Roman" w:hAnsi="Times New Roman"/>
        </w:rPr>
        <w:t>according to the degree of change they introduce.</w:t>
      </w:r>
      <w:r w:rsidR="0006359C" w:rsidRPr="00913436">
        <w:rPr>
          <w:rFonts w:ascii="Times New Roman" w:hAnsi="Times New Roman"/>
        </w:rPr>
        <w:t xml:space="preserve"> Radical innovations are based on si</w:t>
      </w:r>
      <w:r w:rsidR="00594072" w:rsidRPr="00913436">
        <w:rPr>
          <w:rFonts w:ascii="Times New Roman" w:hAnsi="Times New Roman"/>
        </w:rPr>
        <w:t>gnificant advances in technological</w:t>
      </w:r>
      <w:r w:rsidR="0006359C" w:rsidRPr="00913436">
        <w:rPr>
          <w:rFonts w:ascii="Times New Roman" w:hAnsi="Times New Roman"/>
        </w:rPr>
        <w:t xml:space="preserve"> development, they involve revolutionary departures from existing practices</w:t>
      </w:r>
      <w:r w:rsidRPr="00913436">
        <w:rPr>
          <w:rFonts w:ascii="Times New Roman" w:hAnsi="Times New Roman"/>
        </w:rPr>
        <w:t xml:space="preserve"> </w:t>
      </w:r>
      <w:r w:rsidR="0006359C" w:rsidRPr="00913436">
        <w:rPr>
          <w:rFonts w:ascii="Times New Roman" w:hAnsi="Times New Roman"/>
        </w:rPr>
        <w:t xml:space="preserve">and enable entirely new features and significant improvements in products or costs </w:t>
      </w:r>
      <w:r w:rsidR="00AE3654" w:rsidRPr="00913436">
        <w:rPr>
          <w:rFonts w:ascii="Times New Roman" w:hAnsi="Times New Roman"/>
        </w:rPr>
        <w:fldChar w:fldCharType="begin">
          <w:fldData xml:space="preserve">PEVuZE5vdGU+PENpdGU+PEF1dGhvcj5LZWxsZXk8L0F1dGhvcj48WWVhcj4yMDExPC9ZZWFyPjxS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=
</w:fldData>
        </w:fldChar>
      </w:r>
      <w:r w:rsidR="0006359C"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LZWxsZXk8L0F1dGhvcj48WWVhcj4yMDExPC9ZZWFyPjxS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=
</w:fldData>
        </w:fldChar>
      </w:r>
      <w:r w:rsidR="0006359C"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06359C" w:rsidRPr="00913436">
        <w:rPr>
          <w:rFonts w:ascii="Times New Roman" w:hAnsi="Times New Roman"/>
          <w:noProof/>
        </w:rPr>
        <w:t>(</w:t>
      </w:r>
      <w:hyperlink w:anchor="_ENREF_5" w:tooltip="Damanpour, 1991 #239" w:history="1">
        <w:r w:rsidR="001B46ED" w:rsidRPr="00913436">
          <w:rPr>
            <w:rFonts w:ascii="Times New Roman" w:hAnsi="Times New Roman"/>
            <w:noProof/>
          </w:rPr>
          <w:t>Damanpour, 1991</w:t>
        </w:r>
      </w:hyperlink>
      <w:r w:rsidR="0006359C" w:rsidRPr="00913436">
        <w:rPr>
          <w:rFonts w:ascii="Times New Roman" w:hAnsi="Times New Roman"/>
          <w:noProof/>
        </w:rPr>
        <w:t xml:space="preserve">; </w:t>
      </w:r>
      <w:hyperlink w:anchor="_ENREF_15" w:tooltip="Kelley, 2011 #252" w:history="1">
        <w:r w:rsidR="001B46ED" w:rsidRPr="00913436">
          <w:rPr>
            <w:rFonts w:ascii="Times New Roman" w:hAnsi="Times New Roman"/>
            <w:noProof/>
          </w:rPr>
          <w:t>Kelley, O‚ÄôConnor, Neck, &amp; Peters, 2011</w:t>
        </w:r>
      </w:hyperlink>
      <w:r w:rsidR="0006359C" w:rsidRPr="00913436">
        <w:rPr>
          <w:rFonts w:ascii="Times New Roman" w:hAnsi="Times New Roman"/>
          <w:noProof/>
        </w:rPr>
        <w:t>)</w:t>
      </w:r>
      <w:r w:rsidR="00AE3654" w:rsidRPr="00913436">
        <w:rPr>
          <w:rFonts w:ascii="Times New Roman" w:hAnsi="Times New Roman"/>
        </w:rPr>
        <w:fldChar w:fldCharType="end"/>
      </w:r>
      <w:r w:rsidR="0006359C" w:rsidRPr="00913436">
        <w:rPr>
          <w:rFonts w:ascii="Times New Roman" w:hAnsi="Times New Roman"/>
        </w:rPr>
        <w:t>.  In contrast, incremental i</w:t>
      </w:r>
      <w:r w:rsidR="00594072" w:rsidRPr="00913436">
        <w:rPr>
          <w:rFonts w:ascii="Times New Roman" w:hAnsi="Times New Roman"/>
        </w:rPr>
        <w:t xml:space="preserve">nnovations are characterized by </w:t>
      </w:r>
      <w:r w:rsidR="008F2DCC" w:rsidRPr="00913436">
        <w:rPr>
          <w:rFonts w:ascii="Times New Roman" w:hAnsi="Times New Roman"/>
        </w:rPr>
        <w:t>little departure</w:t>
      </w:r>
      <w:r w:rsidR="00594072" w:rsidRPr="00913436">
        <w:rPr>
          <w:rFonts w:ascii="Times New Roman" w:hAnsi="Times New Roman"/>
        </w:rPr>
        <w:t>s</w:t>
      </w:r>
      <w:r w:rsidR="008F2DCC" w:rsidRPr="00913436">
        <w:rPr>
          <w:rFonts w:ascii="Times New Roman" w:hAnsi="Times New Roman"/>
        </w:rPr>
        <w:t xml:space="preserve"> from existing practices and involve minimal changes in the existing products and technologies </w:t>
      </w:r>
      <w:r w:rsidR="00AE3654" w:rsidRPr="00913436">
        <w:rPr>
          <w:rFonts w:ascii="Times New Roman" w:hAnsi="Times New Roman"/>
        </w:rPr>
        <w:fldChar w:fldCharType="begin"/>
      </w:r>
      <w:r w:rsidR="008F2DCC" w:rsidRPr="00913436">
        <w:rPr>
          <w:rFonts w:ascii="Times New Roman" w:hAnsi="Times New Roman"/>
        </w:rPr>
        <w:instrText xml:space="preserve"> ADDIN EN.CITE &lt;EndNote&gt;&lt;Cite&gt;&lt;Author&gt;Manimala&lt;/Author&gt;&lt;Year&gt;2005&lt;/Year&gt;&lt;RecNum&gt;190&lt;/RecNum&gt;&lt;DisplayText&gt;(Manimala, Jose, &amp;amp; Thomas, 2005)&lt;/DisplayText&gt;&lt;record&gt;&lt;rec-number&gt;190&lt;/rec-number&gt;&lt;foreign-keys&gt;&lt;key app="EN" db-id="2v2x59r9vzxpfme995xxxs5q2pfz2a050exr"&gt;190&lt;/key&gt;&lt;/foreign-keys&gt;&lt;ref-type name="Journal Article"&gt;17&lt;/ref-type&gt;&lt;contributors&gt;&lt;authors&gt;&lt;author&gt;Manimala, Mathew J.&lt;/author&gt;&lt;author&gt;Jose, P. D.&lt;/author&gt;&lt;author&gt;Thomas, K. Raju&lt;/author&gt;&lt;/authors&gt;&lt;/contributors&gt;&lt;titles&gt;&lt;title&gt;Organizational Design for Enhancing the Impact of Incremental Innovations: A Qualitative Analysis of Innovative Cases in the Context of a Developing Economy&lt;/title&gt;&lt;secondary-title&gt;Creativity &amp;amp; Innovation Management&lt;/secondary-title&gt;&lt;/titles&gt;&lt;periodical&gt;&lt;full-title&gt;Creativity &amp;amp; Innovation Management&lt;/full-title&gt;&lt;/periodical&gt;&lt;pages&gt;413-424&lt;/pages&gt;&lt;volume&gt;14&lt;/volume&gt;&lt;number&gt;4&lt;/number&gt;&lt;keywords&gt;&lt;keyword&gt;TECHNOLOGICAL innovations&lt;/keyword&gt;&lt;keyword&gt;ORGANIZATIONAL structure&lt;/keyword&gt;&lt;keyword&gt;INDUSTRIAL organization&lt;/keyword&gt;&lt;keyword&gt;MANAGEMENT science&lt;/keyword&gt;&lt;keyword&gt;CORPORATIONS&lt;/keyword&gt;&lt;keyword&gt;INDIA&lt;/keyword&gt;&lt;/keywords&gt;&lt;dates&gt;&lt;year&gt;2005&lt;/year&gt;&lt;/dates&gt;&lt;publisher&gt;Wiley-Blackwell&lt;/publisher&gt;&lt;isbn&gt;09631690&lt;/isbn&gt;&lt;accession-num&gt;18980026&lt;/accession-num&gt;&lt;work-type&gt;Article&lt;/work-type&gt;&lt;urls&gt;&lt;related-urls&gt;&lt;url&gt;https://login.proxy.libraries.rutgers.edu/login?url=http://search.ebscohost.com/login.aspx?direct=true&amp;amp;db=buh&amp;amp;AN=18980026&amp;amp;site=ehost-live&lt;/url&gt;&lt;/related-urls&gt;&lt;/urls&gt;&lt;electronic-resource-num&gt;10.1111/j.1467-8691.2005.00361.x&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8F2DCC" w:rsidRPr="00913436">
        <w:rPr>
          <w:rFonts w:ascii="Times New Roman" w:hAnsi="Times New Roman"/>
          <w:noProof/>
        </w:rPr>
        <w:t>(</w:t>
      </w:r>
      <w:hyperlink w:anchor="_ENREF_16" w:tooltip="Manimala, 2005 #190" w:history="1">
        <w:r w:rsidR="001B46ED" w:rsidRPr="00913436">
          <w:rPr>
            <w:rFonts w:ascii="Times New Roman" w:hAnsi="Times New Roman"/>
            <w:noProof/>
          </w:rPr>
          <w:t>Manimala, Jose, &amp; Thomas, 2005</w:t>
        </w:r>
      </w:hyperlink>
      <w:r w:rsidR="008F2DCC" w:rsidRPr="00913436">
        <w:rPr>
          <w:rFonts w:ascii="Times New Roman" w:hAnsi="Times New Roman"/>
          <w:noProof/>
        </w:rPr>
        <w:t>)</w:t>
      </w:r>
      <w:r w:rsidR="00AE3654" w:rsidRPr="00913436">
        <w:rPr>
          <w:rFonts w:ascii="Times New Roman" w:hAnsi="Times New Roman"/>
        </w:rPr>
        <w:fldChar w:fldCharType="end"/>
      </w:r>
      <w:r w:rsidR="008F2DCC" w:rsidRPr="00913436">
        <w:rPr>
          <w:rFonts w:ascii="Times New Roman" w:hAnsi="Times New Roman"/>
        </w:rPr>
        <w:t xml:space="preserve">.  The differentiation between radical and incremental innovation strategies is important, as some studies have shown that innovation type can help account for differences in financial returns obtained as a result of innovative efforts.  </w:t>
      </w:r>
      <w:r w:rsidR="00D94DD2" w:rsidRPr="00913436">
        <w:rPr>
          <w:rFonts w:ascii="Times New Roman" w:hAnsi="Times New Roman"/>
        </w:rPr>
        <w:t xml:space="preserve">In general, there is a commonly accepted notion that radical innovations are more valuable than </w:t>
      </w:r>
      <w:r w:rsidR="00D94DD2" w:rsidRPr="00913436">
        <w:rPr>
          <w:rFonts w:ascii="Times New Roman" w:hAnsi="Times New Roman"/>
        </w:rPr>
        <w:lastRenderedPageBreak/>
        <w:t xml:space="preserve">incremental ones and that commercialization of radical innovations translates into a firm’s financial practice </w:t>
      </w:r>
      <w:r w:rsidR="00AE3654" w:rsidRPr="00913436">
        <w:rPr>
          <w:rFonts w:ascii="Times New Roman" w:hAnsi="Times New Roman"/>
        </w:rPr>
        <w:fldChar w:fldCharType="begin">
          <w:fldData xml:space="preserve">PEVuZE5vdGU+PENpdGU+PEF1dGhvcj5NYW5pbWFsYTwvQXV0aG9yPjxZZWFyPjIwMDU8L1llYXI+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</w:fldData>
        </w:fldChar>
      </w:r>
      <w:r w:rsidR="00D94DD2"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NYW5pbWFsYTwvQXV0aG9yPjxZZWFyPjIwMDU8L1llYXI+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</w:fldData>
        </w:fldChar>
      </w:r>
      <w:r w:rsidR="00D94DD2"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D94DD2" w:rsidRPr="00913436">
        <w:rPr>
          <w:rFonts w:ascii="Times New Roman" w:hAnsi="Times New Roman"/>
          <w:noProof/>
        </w:rPr>
        <w:t>(</w:t>
      </w:r>
      <w:hyperlink w:anchor="_ENREF_16" w:tooltip="Manimala, 2005 #190" w:history="1">
        <w:r w:rsidR="001B46ED" w:rsidRPr="00913436">
          <w:rPr>
            <w:rFonts w:ascii="Times New Roman" w:hAnsi="Times New Roman"/>
            <w:noProof/>
          </w:rPr>
          <w:t>Manimala et al., 2005</w:t>
        </w:r>
      </w:hyperlink>
      <w:r w:rsidR="00D94DD2" w:rsidRPr="00913436">
        <w:rPr>
          <w:rFonts w:ascii="Times New Roman" w:hAnsi="Times New Roman"/>
          <w:noProof/>
        </w:rPr>
        <w:t xml:space="preserve">; </w:t>
      </w:r>
      <w:hyperlink w:anchor="_ENREF_19" w:tooltip="Sorescu, 2003 #245" w:history="1">
        <w:r w:rsidR="001B46ED" w:rsidRPr="00913436">
          <w:rPr>
            <w:rFonts w:ascii="Times New Roman" w:hAnsi="Times New Roman"/>
            <w:noProof/>
          </w:rPr>
          <w:t>Sorescu, Chandy, &amp; Prabhu, 2003</w:t>
        </w:r>
      </w:hyperlink>
      <w:r w:rsidR="00D94DD2" w:rsidRPr="00913436">
        <w:rPr>
          <w:rFonts w:ascii="Times New Roman" w:hAnsi="Times New Roman"/>
          <w:noProof/>
        </w:rPr>
        <w:t xml:space="preserve">; </w:t>
      </w:r>
      <w:hyperlink w:anchor="_ENREF_20" w:tooltip="Tellis, 2009 #242" w:history="1">
        <w:r w:rsidR="001B46ED" w:rsidRPr="00913436">
          <w:rPr>
            <w:rFonts w:ascii="Times New Roman" w:hAnsi="Times New Roman"/>
            <w:noProof/>
          </w:rPr>
          <w:t>Tellis, Prabhu, &amp; Chandy, 2009</w:t>
        </w:r>
      </w:hyperlink>
      <w:r w:rsidR="00D94DD2" w:rsidRPr="00913436">
        <w:rPr>
          <w:rFonts w:ascii="Times New Roman" w:hAnsi="Times New Roman"/>
          <w:noProof/>
        </w:rPr>
        <w:t>)</w:t>
      </w:r>
      <w:r w:rsidR="00AE3654" w:rsidRPr="00913436">
        <w:rPr>
          <w:rFonts w:ascii="Times New Roman" w:hAnsi="Times New Roman"/>
        </w:rPr>
        <w:fldChar w:fldCharType="end"/>
      </w:r>
      <w:r w:rsidR="00D94DD2" w:rsidRPr="00913436">
        <w:rPr>
          <w:rFonts w:ascii="Times New Roman" w:hAnsi="Times New Roman"/>
        </w:rPr>
        <w:t>.  However, some schol</w:t>
      </w:r>
      <w:r w:rsidR="008024C3" w:rsidRPr="00913436">
        <w:rPr>
          <w:rFonts w:ascii="Times New Roman" w:hAnsi="Times New Roman"/>
        </w:rPr>
        <w:t>ars point out that</w:t>
      </w:r>
      <w:r w:rsidR="00D94DD2" w:rsidRPr="00913436">
        <w:rPr>
          <w:rFonts w:ascii="Times New Roman" w:hAnsi="Times New Roman"/>
        </w:rPr>
        <w:t xml:space="preserve"> virtually nothing is know</w:t>
      </w:r>
      <w:r w:rsidR="00594072" w:rsidRPr="00913436">
        <w:rPr>
          <w:rFonts w:ascii="Times New Roman" w:hAnsi="Times New Roman"/>
        </w:rPr>
        <w:t>n</w:t>
      </w:r>
      <w:r w:rsidR="00D94DD2" w:rsidRPr="00913436">
        <w:rPr>
          <w:rFonts w:ascii="Times New Roman" w:hAnsi="Times New Roman"/>
        </w:rPr>
        <w:t xml:space="preserve"> about the relationship between radical innovation and firm performance and even suggest that the returns to innovation might be scarce </w:t>
      </w:r>
      <w:r w:rsidR="00AE3654" w:rsidRPr="00913436">
        <w:rPr>
          <w:rFonts w:ascii="Times New Roman" w:hAnsi="Times New Roman"/>
        </w:rPr>
        <w:fldChar w:fldCharType="begin"/>
      </w:r>
      <w:r w:rsidR="00D94DD2" w:rsidRPr="00913436">
        <w:rPr>
          <w:rFonts w:ascii="Times New Roman" w:hAnsi="Times New Roman"/>
        </w:rPr>
        <w:instrText xml:space="preserve"> ADDIN EN.CITE &lt;EndNote&gt;&lt;Cite&gt;&lt;Author&gt;Sorescu&lt;/Author&gt;&lt;Year&gt;2003&lt;/Year&gt;&lt;RecNum&gt;245&lt;/RecNum&gt;&lt;DisplayText&gt;(Sorescu et al., 2003)&lt;/DisplayText&gt;&lt;record&gt;&lt;rec-number&gt;245&lt;/rec-number&gt;&lt;foreign-keys&gt;&lt;key app="EN" db-id="2v2x59r9vzxpfme995xxxs5q2pfz2a050exr"&gt;245&lt;/key&gt;&lt;/foreign-keys&gt;&lt;ref-type name="Journal Article"&gt;17&lt;/ref-type&gt;&lt;contributors&gt;&lt;authors&gt;&lt;author&gt;Sorescu, Alina B.&lt;/author&gt;&lt;author&gt;Chandy, Rajesh K.&lt;/author&gt;&lt;author&gt;Prabhu, Jaideep C.&lt;/author&gt;&lt;/authors&gt;&lt;/contributors&gt;&lt;titles&gt;&lt;title&gt;Sources and Financial Consequences of Radical Innovation: Insights from Pharmaceuticals&lt;/title&gt;&lt;secondary-title&gt;Journal of Marketing&lt;/secondary-title&gt;&lt;/titles&gt;&lt;periodical&gt;&lt;full-title&gt;Journal of Marketing&lt;/full-title&gt;&lt;/periodical&gt;&lt;pages&gt;82-102&lt;/pages&gt;&lt;volume&gt;67&lt;/volume&gt;&lt;number&gt;4&lt;/number&gt;&lt;keywords&gt;&lt;keyword&gt;TECHNOLOGICAL innovations&lt;/keyword&gt;&lt;keyword&gt;RESEARCH&lt;/keyword&gt;&lt;keyword&gt;PHARMACEUTICAL industry -- Technological innovations&lt;/keyword&gt;&lt;keyword&gt;INNOVATION adoption&lt;/keyword&gt;&lt;keyword&gt;PRODUCTION management&lt;/keyword&gt;&lt;keyword&gt;MANAGEMENT -- Study &amp;amp; teaching&lt;/keyword&gt;&lt;keyword&gt;BUSINESS enterprises&lt;/keyword&gt;&lt;keyword&gt;TECHNOLOGY&lt;/keyword&gt;&lt;keyword&gt;MANAGEMENT&lt;/keyword&gt;&lt;keyword&gt;INDUSTRIAL research&lt;/keyword&gt;&lt;keyword&gt;EMPIRICAL research&lt;/keyword&gt;&lt;/keywords&gt;&lt;dates&gt;&lt;year&gt;2003&lt;/year&gt;&lt;/dates&gt;&lt;publisher&gt;American Marketing Association&lt;/publisher&gt;&lt;isbn&gt;00222429&lt;/isbn&gt;&lt;accession-num&gt;11235604&lt;/accession-num&gt;&lt;work-type&gt;Article&lt;/work-type&gt;&lt;urls&gt;&lt;related-urls&gt;&lt;url&gt;https://login.proxy.libraries.rutgers.edu/login?url=http://search.ebscohost.com/login.aspx?direct=true&amp;amp;db=buh&amp;amp;AN=11235604&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D94DD2" w:rsidRPr="00913436">
        <w:rPr>
          <w:rFonts w:ascii="Times New Roman" w:hAnsi="Times New Roman"/>
          <w:noProof/>
        </w:rPr>
        <w:t>(</w:t>
      </w:r>
      <w:hyperlink w:anchor="_ENREF_19" w:tooltip="Sorescu, 2003 #245" w:history="1">
        <w:r w:rsidR="001B46ED" w:rsidRPr="00913436">
          <w:rPr>
            <w:rFonts w:ascii="Times New Roman" w:hAnsi="Times New Roman"/>
            <w:noProof/>
          </w:rPr>
          <w:t>Sorescu et al., 2003</w:t>
        </w:r>
      </w:hyperlink>
      <w:r w:rsidR="00D94DD2" w:rsidRPr="00913436">
        <w:rPr>
          <w:rFonts w:ascii="Times New Roman" w:hAnsi="Times New Roman"/>
          <w:noProof/>
        </w:rPr>
        <w:t>)</w:t>
      </w:r>
      <w:r w:rsidR="00AE3654" w:rsidRPr="00913436">
        <w:rPr>
          <w:rFonts w:ascii="Times New Roman" w:hAnsi="Times New Roman"/>
        </w:rPr>
        <w:fldChar w:fldCharType="end"/>
      </w:r>
      <w:r w:rsidR="00594072" w:rsidRPr="00913436">
        <w:rPr>
          <w:rFonts w:ascii="Times New Roman" w:hAnsi="Times New Roman"/>
        </w:rPr>
        <w:t xml:space="preserve">.   Select researchers </w:t>
      </w:r>
      <w:r w:rsidR="00D94DD2" w:rsidRPr="00913436">
        <w:rPr>
          <w:rFonts w:ascii="Times New Roman" w:hAnsi="Times New Roman"/>
        </w:rPr>
        <w:t xml:space="preserve">propose an opposing view and argue that </w:t>
      </w:r>
      <w:r w:rsidR="00B855C6" w:rsidRPr="00913436">
        <w:rPr>
          <w:rFonts w:ascii="Times New Roman" w:hAnsi="Times New Roman"/>
        </w:rPr>
        <w:t xml:space="preserve">firm’s ability to introduce incremental innovations is directly related to performance and is a key to firm’s survival in the industry </w:t>
      </w:r>
      <w:r w:rsidR="00AE3654" w:rsidRPr="00913436">
        <w:rPr>
          <w:rFonts w:ascii="Times New Roman" w:hAnsi="Times New Roman"/>
        </w:rPr>
        <w:fldChar w:fldCharType="begin"/>
      </w:r>
      <w:r w:rsidR="00B855C6" w:rsidRPr="00913436">
        <w:rPr>
          <w:rFonts w:ascii="Times New Roman" w:hAnsi="Times New Roman"/>
        </w:rPr>
        <w:instrText xml:space="preserve"> ADDIN EN.CITE &lt;EndNote&gt;&lt;Cite&gt;&lt;Author&gt;Banbury&lt;/Author&gt;&lt;Year&gt;1995&lt;/Year&gt;&lt;RecNum&gt;253&lt;/RecNum&gt;&lt;DisplayText&gt;(Banbury &amp;amp; Mitchell, 1995)&lt;/DisplayText&gt;&lt;record&gt;&lt;rec-number&gt;253&lt;/rec-number&gt;&lt;foreign-keys&gt;&lt;key app="EN" db-id="2v2x59r9vzxpfme995xxxs5q2pfz2a050exr"&gt;253&lt;/key&gt;&lt;/foreign-keys&gt;&lt;ref-type name="Journal Article"&gt;17&lt;/ref-type&gt;&lt;contributors&gt;&lt;authors&gt;&lt;author&gt;Banbury, Catherine M.&lt;/author&gt;&lt;author&gt;Mitchell, Will&lt;/author&gt;&lt;/authors&gt;&lt;/contributors&gt;&lt;titles&gt;&lt;title&gt;THE EFFECT OF INTRODUCING IMPORTANT INCREMENTAL INNOVATIONS ON MARKET SHARE AND BUSINESS SURVIVAL&lt;/title&gt;&lt;secondary-title&gt;Strategic Management Journal&lt;/secondary-title&gt;&lt;/titles&gt;&lt;periodical&gt;&lt;full-title&gt;Strategic Management Journal&lt;/full-title&gt;&lt;/periodical&gt;&lt;pages&gt;161-182&lt;/pages&gt;&lt;volume&gt;16&lt;/volume&gt;&lt;keywords&gt;&lt;keyword&gt;NEW products&lt;/keyword&gt;&lt;keyword&gt;TECHNOLOGICAL innovations&lt;/keyword&gt;&lt;keyword&gt;COMPETITION&lt;/keyword&gt;&lt;keyword&gt;MARKET share&lt;/keyword&gt;&lt;keyword&gt;TIME to market (New products)&lt;/keyword&gt;&lt;keyword&gt;INDUSTRIAL concentration&lt;/keyword&gt;&lt;keyword&gt;PRODUCT design&lt;/keyword&gt;&lt;keyword&gt;COST accounting&lt;/keyword&gt;&lt;keyword&gt;PRODUCT management&lt;/keyword&gt;&lt;keyword&gt;INNOVATION adoption&lt;/keyword&gt;&lt;keyword&gt;INDUSTRIAL costs&lt;/keyword&gt;&lt;keyword&gt;CARDIAC pacemakers&lt;/keyword&gt;&lt;/keywords&gt;&lt;dates&gt;&lt;year&gt;1995&lt;/year&gt;&lt;/dates&gt;&lt;isbn&gt;01432095&lt;/isbn&gt;&lt;accession-num&gt;12493453&lt;/accession-num&gt;&lt;work-type&gt;Article&lt;/work-type&gt;&lt;urls&gt;&lt;related-urls&gt;&lt;url&gt;https://login.proxy.libraries.rutgers.edu/login?url=http://search.ebscohost.com/login.aspx?direct=true&amp;amp;db=buh&amp;amp;AN=12493453&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B855C6" w:rsidRPr="00913436">
        <w:rPr>
          <w:rFonts w:ascii="Times New Roman" w:hAnsi="Times New Roman"/>
          <w:noProof/>
        </w:rPr>
        <w:t>(</w:t>
      </w:r>
      <w:hyperlink w:anchor="_ENREF_2" w:tooltip="Banbury, 1995 #253" w:history="1">
        <w:r w:rsidR="001B46ED" w:rsidRPr="00913436">
          <w:rPr>
            <w:rFonts w:ascii="Times New Roman" w:hAnsi="Times New Roman"/>
            <w:noProof/>
          </w:rPr>
          <w:t>Banbury &amp; Mitchell, 1995</w:t>
        </w:r>
      </w:hyperlink>
      <w:r w:rsidR="00B855C6" w:rsidRPr="00913436">
        <w:rPr>
          <w:rFonts w:ascii="Times New Roman" w:hAnsi="Times New Roman"/>
          <w:noProof/>
        </w:rPr>
        <w:t>)</w:t>
      </w:r>
      <w:r w:rsidR="00AE3654" w:rsidRPr="00913436">
        <w:rPr>
          <w:rFonts w:ascii="Times New Roman" w:hAnsi="Times New Roman"/>
        </w:rPr>
        <w:fldChar w:fldCharType="end"/>
      </w:r>
      <w:r w:rsidR="00B855C6" w:rsidRPr="00913436">
        <w:rPr>
          <w:rFonts w:ascii="Times New Roman" w:hAnsi="Times New Roman"/>
        </w:rPr>
        <w:t xml:space="preserve">. </w:t>
      </w:r>
      <w:r w:rsidR="0006379A" w:rsidRPr="00913436">
        <w:rPr>
          <w:rFonts w:ascii="Times New Roman" w:hAnsi="Times New Roman"/>
        </w:rPr>
        <w:t xml:space="preserve"> One of the possible reasons for inconsistent findings is</w:t>
      </w:r>
      <w:r w:rsidR="002B190A" w:rsidRPr="00913436">
        <w:rPr>
          <w:rFonts w:ascii="Times New Roman" w:hAnsi="Times New Roman"/>
        </w:rPr>
        <w:t xml:space="preserve"> the probability </w:t>
      </w:r>
      <w:r w:rsidR="005B29AB" w:rsidRPr="00913436">
        <w:rPr>
          <w:rFonts w:ascii="Times New Roman" w:hAnsi="Times New Roman"/>
        </w:rPr>
        <w:t xml:space="preserve">that either strategy can potentially have a positive impact on the overall financial performance, </w:t>
      </w:r>
      <w:r w:rsidR="002B190A" w:rsidRPr="00913436">
        <w:rPr>
          <w:rFonts w:ascii="Times New Roman" w:hAnsi="Times New Roman"/>
        </w:rPr>
        <w:t xml:space="preserve">but at the same time create different sources of competitive advantage. Firms might realize it and factor it in into their decision as to which strategy to pursue. </w:t>
      </w:r>
      <w:r w:rsidR="00AB25C2" w:rsidRPr="00913436">
        <w:rPr>
          <w:rFonts w:ascii="Times New Roman" w:hAnsi="Times New Roman"/>
        </w:rPr>
        <w:t>I</w:t>
      </w:r>
      <w:r w:rsidR="001F1AE0" w:rsidRPr="00913436">
        <w:rPr>
          <w:rFonts w:ascii="Times New Roman" w:hAnsi="Times New Roman"/>
        </w:rPr>
        <w:t xml:space="preserve">t </w:t>
      </w:r>
      <w:r w:rsidR="002B190A" w:rsidRPr="00913436">
        <w:rPr>
          <w:rFonts w:ascii="Times New Roman" w:hAnsi="Times New Roman"/>
        </w:rPr>
        <w:t xml:space="preserve">has been established that companies </w:t>
      </w:r>
      <w:r w:rsidR="001F1AE0" w:rsidRPr="00913436">
        <w:rPr>
          <w:rFonts w:ascii="Times New Roman" w:hAnsi="Times New Roman"/>
        </w:rPr>
        <w:t>differ in terms of</w:t>
      </w:r>
      <w:r w:rsidR="002B190A" w:rsidRPr="00913436">
        <w:rPr>
          <w:rFonts w:ascii="Times New Roman" w:hAnsi="Times New Roman"/>
        </w:rPr>
        <w:t xml:space="preserve"> the</w:t>
      </w:r>
      <w:r w:rsidR="001F1AE0" w:rsidRPr="00913436">
        <w:rPr>
          <w:rFonts w:ascii="Times New Roman" w:hAnsi="Times New Roman"/>
        </w:rPr>
        <w:t xml:space="preserve"> types of innovation strategies that they adopt.  There are firms that have been very successful in implementing radical innovations</w:t>
      </w:r>
      <w:r w:rsidR="00AB25C2" w:rsidRPr="00913436">
        <w:rPr>
          <w:rFonts w:ascii="Times New Roman" w:hAnsi="Times New Roman"/>
        </w:rPr>
        <w:t>, such as Apple and Google</w:t>
      </w:r>
      <w:r w:rsidR="001F1AE0" w:rsidRPr="00913436">
        <w:rPr>
          <w:rFonts w:ascii="Times New Roman" w:hAnsi="Times New Roman"/>
        </w:rPr>
        <w:t xml:space="preserve">, while there are firms that have been </w:t>
      </w:r>
      <w:r w:rsidR="00F9539A" w:rsidRPr="00913436">
        <w:rPr>
          <w:rFonts w:ascii="Times New Roman" w:hAnsi="Times New Roman"/>
        </w:rPr>
        <w:t xml:space="preserve">doing well by </w:t>
      </w:r>
      <w:r w:rsidR="001F1AE0" w:rsidRPr="00913436">
        <w:rPr>
          <w:rFonts w:ascii="Times New Roman" w:hAnsi="Times New Roman"/>
        </w:rPr>
        <w:t>consistently focusing on incremental strategies</w:t>
      </w:r>
      <w:r w:rsidR="00AB25C2" w:rsidRPr="00913436">
        <w:rPr>
          <w:rFonts w:ascii="Times New Roman" w:hAnsi="Times New Roman"/>
        </w:rPr>
        <w:t>, such as Japanese automobile and consumer electronics manufacturers</w:t>
      </w:r>
      <w:r w:rsidR="001F1AE0" w:rsidRPr="00913436">
        <w:rPr>
          <w:rFonts w:ascii="Times New Roman" w:hAnsi="Times New Roman"/>
        </w:rPr>
        <w:t xml:space="preserve">. </w:t>
      </w:r>
      <w:r w:rsidR="00AE3654" w:rsidRPr="00913436">
        <w:rPr>
          <w:rFonts w:ascii="Times New Roman" w:hAnsi="Times New Roman"/>
        </w:rPr>
        <w:fldChar w:fldCharType="begin"/>
      </w:r>
      <w:r w:rsidR="00F9539A" w:rsidRPr="00913436">
        <w:rPr>
          <w:rFonts w:ascii="Times New Roman" w:hAnsi="Times New Roman"/>
        </w:rPr>
        <w:instrText xml:space="preserve"> ADDIN EN.CITE &lt;EndNote&gt;&lt;Cite&gt;&lt;Author&gt;Banbury&lt;/Author&gt;&lt;Year&gt;1995&lt;/Year&gt;&lt;RecNum&gt;253&lt;/RecNum&gt;&lt;DisplayText&gt;(Banbury &amp;amp; Mitchell, 1995)&lt;/DisplayText&gt;&lt;record&gt;&lt;rec-number&gt;253&lt;/rec-number&gt;&lt;foreign-keys&gt;&lt;key app="EN" db-id="2v2x59r9vzxpfme995xxxs5q2pfz2a050exr"&gt;253&lt;/key&gt;&lt;/foreign-keys&gt;&lt;ref-type name="Journal Article"&gt;17&lt;/ref-type&gt;&lt;contributors&gt;&lt;authors&gt;&lt;author&gt;Banbury, Catherine M.&lt;/author&gt;&lt;author&gt;Mitchell, Will&lt;/author&gt;&lt;/authors&gt;&lt;/contributors&gt;&lt;titles&gt;&lt;title&gt;THE EFFECT OF INTRODUCING IMPORTANT INCREMENTAL INNOVATIONS ON MARKET SHARE AND BUSINESS SURVIVAL&lt;/title&gt;&lt;secondary-title&gt;Strategic Management Journal&lt;/secondary-title&gt;&lt;/titles&gt;&lt;periodical&gt;&lt;full-title&gt;Strategic Management Journal&lt;/full-title&gt;&lt;/periodical&gt;&lt;pages&gt;161-182&lt;/pages&gt;&lt;volume&gt;16&lt;/volume&gt;&lt;keywords&gt;&lt;keyword&gt;NEW products&lt;/keyword&gt;&lt;keyword&gt;TECHNOLOGICAL innovations&lt;/keyword&gt;&lt;keyword&gt;COMPETITION&lt;/keyword&gt;&lt;keyword&gt;MARKET share&lt;/keyword&gt;&lt;keyword&gt;TIME to market (New products)&lt;/keyword&gt;&lt;keyword&gt;INDUSTRIAL concentration&lt;/keyword&gt;&lt;keyword&gt;PRODUCT design&lt;/keyword&gt;&lt;keyword&gt;COST accounting&lt;/keyword&gt;&lt;keyword&gt;PRODUCT management&lt;/keyword&gt;&lt;keyword&gt;INNOVATION adoption&lt;/keyword&gt;&lt;keyword&gt;INDUSTRIAL costs&lt;/keyword&gt;&lt;keyword&gt;CARDIAC pacemakers&lt;/keyword&gt;&lt;/keywords&gt;&lt;dates&gt;&lt;year&gt;1995&lt;/year&gt;&lt;/dates&gt;&lt;isbn&gt;01432095&lt;/isbn&gt;&lt;accession-num&gt;12493453&lt;/accession-num&gt;&lt;work-type&gt;Article&lt;/work-type&gt;&lt;urls&gt;&lt;related-urls&gt;&lt;url&gt;https://login.proxy.libraries.rutgers.edu/login?url=http://search.ebscohost.com/login.aspx?direct=true&amp;amp;db=buh&amp;amp;AN=12493453&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F9539A" w:rsidRPr="00913436">
        <w:rPr>
          <w:rFonts w:ascii="Times New Roman" w:hAnsi="Times New Roman"/>
          <w:noProof/>
        </w:rPr>
        <w:t>(</w:t>
      </w:r>
      <w:hyperlink w:anchor="_ENREF_2" w:tooltip="Banbury, 1995 #253" w:history="1">
        <w:r w:rsidR="001B46ED" w:rsidRPr="00913436">
          <w:rPr>
            <w:rFonts w:ascii="Times New Roman" w:hAnsi="Times New Roman"/>
            <w:noProof/>
          </w:rPr>
          <w:t>Banbury &amp; Mitchell, 1995</w:t>
        </w:r>
      </w:hyperlink>
      <w:r w:rsidR="00F9539A" w:rsidRPr="00913436">
        <w:rPr>
          <w:rFonts w:ascii="Times New Roman" w:hAnsi="Times New Roman"/>
          <w:noProof/>
        </w:rPr>
        <w:t>)</w:t>
      </w:r>
      <w:r w:rsidR="00AE3654" w:rsidRPr="00913436">
        <w:rPr>
          <w:rFonts w:ascii="Times New Roman" w:hAnsi="Times New Roman"/>
        </w:rPr>
        <w:fldChar w:fldCharType="end"/>
      </w:r>
      <w:r w:rsidR="00F9539A" w:rsidRPr="00913436">
        <w:rPr>
          <w:rFonts w:ascii="Times New Roman" w:hAnsi="Times New Roman"/>
        </w:rPr>
        <w:t xml:space="preserve">.  </w:t>
      </w:r>
    </w:p>
    <w:p w:rsidR="00F9539A" w:rsidRPr="00913436" w:rsidRDefault="00F9539A" w:rsidP="00F17773">
      <w:pPr>
        <w:spacing w:line="480" w:lineRule="auto"/>
        <w:jc w:val="both"/>
        <w:rPr>
          <w:rFonts w:ascii="Times New Roman" w:hAnsi="Times New Roman"/>
        </w:rPr>
      </w:pPr>
    </w:p>
    <w:p w:rsidR="005252B0" w:rsidRPr="00913436" w:rsidRDefault="00AB25C2" w:rsidP="00F17773">
      <w:pPr>
        <w:spacing w:line="480" w:lineRule="auto"/>
        <w:jc w:val="both"/>
        <w:rPr>
          <w:rFonts w:ascii="Times New Roman" w:hAnsi="Times New Roman"/>
        </w:rPr>
      </w:pPr>
      <w:r w:rsidRPr="00913436">
        <w:rPr>
          <w:rFonts w:ascii="Times New Roman" w:hAnsi="Times New Roman"/>
        </w:rPr>
        <w:t xml:space="preserve">Researchers have suggested a number of factors that drive these decisions including industry dynamic, organizational size and tenure, availability of slack resources, depth of technological expertise to name a few. Some scholars pointed to a role of management in driving innovation. </w:t>
      </w:r>
      <w:r w:rsidR="00110C5E" w:rsidRPr="00913436">
        <w:rPr>
          <w:rFonts w:ascii="Times New Roman" w:hAnsi="Times New Roman"/>
        </w:rPr>
        <w:t xml:space="preserve">Finally, although very little is known about impact of cultural differences on innovation, it has been suggested that radical innovation does vary </w:t>
      </w:r>
      <w:r w:rsidR="00110C5E" w:rsidRPr="00913436">
        <w:rPr>
          <w:rFonts w:ascii="Times New Roman" w:hAnsi="Times New Roman"/>
        </w:rPr>
        <w:lastRenderedPageBreak/>
        <w:t xml:space="preserve">substantially across different countries </w:t>
      </w:r>
      <w:r w:rsidR="00AE3654" w:rsidRPr="00913436">
        <w:rPr>
          <w:rFonts w:ascii="Times New Roman" w:hAnsi="Times New Roman"/>
        </w:rPr>
        <w:fldChar w:fldCharType="begin"/>
      </w:r>
      <w:r w:rsidR="00110C5E" w:rsidRPr="00913436">
        <w:rPr>
          <w:rFonts w:ascii="Times New Roman" w:hAnsi="Times New Roman"/>
        </w:rPr>
        <w:instrText xml:space="preserve"> ADDIN EN.CITE &lt;EndNote&gt;&lt;Cite&gt;&lt;Author&gt;Tellis&lt;/Author&gt;&lt;Year&gt;2009&lt;/Year&gt;&lt;RecNum&gt;242&lt;/RecNum&gt;&lt;DisplayText&gt;(Tellis et al., 2009)&lt;/DisplayText&gt;&lt;record&gt;&lt;rec-number&gt;242&lt;/rec-number&gt;&lt;foreign-keys&gt;&lt;key app="EN" db-id="2v2x59r9vzxpfme995xxxs5q2pfz2a050exr"&gt;242&lt;/key&gt;&lt;/foreign-keys&gt;&lt;ref-type name="Journal Article"&gt;17&lt;/ref-type&gt;&lt;contributors&gt;&lt;authors&gt;&lt;author&gt;Tellis, Gerard J.&lt;/author&gt;&lt;author&gt;Prabhu, Jaideep C.&lt;/author&gt;&lt;author&gt;Chandy, Rajesh K.&lt;/author&gt;&lt;/authors&gt;&lt;/contributors&gt;&lt;titles&gt;&lt;title&gt;Radical Innovation Across Nations: The Preeminence of Corporate Culture&lt;/title&gt;&lt;secondary-title&gt;Journal of Marketing&lt;/secondary-title&gt;&lt;/titles&gt;&lt;periodical&gt;&lt;full-title&gt;Journal of Marketing&lt;/full-title&gt;&lt;/periodical&gt;&lt;pages&gt;3-23&lt;/pages&gt;&lt;volume&gt;73&lt;/volume&gt;&lt;number&gt;1&lt;/number&gt;&lt;keywords&gt;&lt;keyword&gt;INNOVATION management&lt;/keyword&gt;&lt;keyword&gt;INNOVATIONS in business&lt;/keyword&gt;&lt;keyword&gt;KNOWLEDGE management&lt;/keyword&gt;&lt;keyword&gt;CORPORATE culture&lt;/keyword&gt;&lt;keyword&gt;ORGANIZATIONAL behavior&lt;/keyword&gt;&lt;keyword&gt;CORPORATIONS&lt;/keyword&gt;&lt;keyword&gt;CREATIVE ability in business&lt;/keyword&gt;&lt;keyword&gt;BUSINESS planning&lt;/keyword&gt;&lt;keyword&gt;SALES culture&lt;/keyword&gt;&lt;keyword&gt;STRATEGIC planning&lt;/keyword&gt;&lt;keyword&gt;BUSINESS development&lt;/keyword&gt;&lt;keyword&gt;SOCIOLOGICAL aspects&lt;/keyword&gt;&lt;keyword&gt;CREATIVE ability&lt;/keyword&gt;&lt;keyword&gt;cross-cultural&lt;/keyword&gt;&lt;keyword&gt;cross-national&lt;/keyword&gt;&lt;keyword&gt;innovation&lt;/keyword&gt;&lt;keyword&gt;marketing metrics&lt;/keyword&gt;&lt;/keywords&gt;&lt;dates&gt;&lt;year&gt;2009&lt;/year&gt;&lt;/dates&gt;&lt;publisher&gt;American Marketing Association&lt;/publisher&gt;&lt;isbn&gt;00222429&lt;/isbn&gt;&lt;accession-num&gt;35644040&lt;/accession-num&gt;&lt;work-type&gt;Article&lt;/work-type&gt;&lt;urls&gt;&lt;related-urls&gt;&lt;url&gt;https://login.proxy.libraries.rutgers.edu/login?url=http://search.ebscohost.com/login.aspx?direct=true&amp;amp;db=buh&amp;amp;AN=35644040&amp;amp;site=ehost-live&lt;/url&gt;&lt;/related-urls&gt;&lt;/urls&gt;&lt;electronic-resource-num&gt;10.1509/jmkg.73.1.3&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110C5E" w:rsidRPr="00913436">
        <w:rPr>
          <w:rFonts w:ascii="Times New Roman" w:hAnsi="Times New Roman"/>
          <w:noProof/>
        </w:rPr>
        <w:t>(</w:t>
      </w:r>
      <w:hyperlink w:anchor="_ENREF_20" w:tooltip="Tellis, 2009 #242" w:history="1">
        <w:r w:rsidR="001B46ED" w:rsidRPr="00913436">
          <w:rPr>
            <w:rFonts w:ascii="Times New Roman" w:hAnsi="Times New Roman"/>
            <w:noProof/>
          </w:rPr>
          <w:t>Tellis et al., 2009</w:t>
        </w:r>
      </w:hyperlink>
      <w:r w:rsidR="00110C5E" w:rsidRPr="00913436">
        <w:rPr>
          <w:rFonts w:ascii="Times New Roman" w:hAnsi="Times New Roman"/>
          <w:noProof/>
        </w:rPr>
        <w:t>)</w:t>
      </w:r>
      <w:r w:rsidR="00AE3654" w:rsidRPr="00913436">
        <w:rPr>
          <w:rFonts w:ascii="Times New Roman" w:hAnsi="Times New Roman"/>
        </w:rPr>
        <w:fldChar w:fldCharType="end"/>
      </w:r>
      <w:r w:rsidR="00110C5E" w:rsidRPr="00913436">
        <w:rPr>
          <w:rFonts w:ascii="Times New Roman" w:hAnsi="Times New Roman"/>
        </w:rPr>
        <w:t xml:space="preserve"> </w:t>
      </w:r>
      <w:r w:rsidRPr="00913436">
        <w:rPr>
          <w:rFonts w:ascii="Times New Roman" w:hAnsi="Times New Roman"/>
        </w:rPr>
        <w:t xml:space="preserve"> I p</w:t>
      </w:r>
      <w:r w:rsidR="005252B0" w:rsidRPr="00913436">
        <w:rPr>
          <w:rFonts w:ascii="Times New Roman" w:hAnsi="Times New Roman"/>
        </w:rPr>
        <w:t>ropose that in addition to the</w:t>
      </w:r>
      <w:r w:rsidRPr="00913436">
        <w:rPr>
          <w:rFonts w:ascii="Times New Roman" w:hAnsi="Times New Roman"/>
        </w:rPr>
        <w:t xml:space="preserve"> factors</w:t>
      </w:r>
      <w:r w:rsidR="005252B0" w:rsidRPr="00913436">
        <w:rPr>
          <w:rFonts w:ascii="Times New Roman" w:hAnsi="Times New Roman"/>
        </w:rPr>
        <w:t xml:space="preserve"> mentioned above</w:t>
      </w:r>
      <w:r w:rsidRPr="00913436">
        <w:rPr>
          <w:rFonts w:ascii="Times New Roman" w:hAnsi="Times New Roman"/>
        </w:rPr>
        <w:t>, characterist</w:t>
      </w:r>
      <w:r w:rsidR="001C7021" w:rsidRPr="00913436">
        <w:rPr>
          <w:rFonts w:ascii="Times New Roman" w:hAnsi="Times New Roman"/>
        </w:rPr>
        <w:t>ics of top management team, s</w:t>
      </w:r>
      <w:r w:rsidRPr="00913436">
        <w:rPr>
          <w:rFonts w:ascii="Times New Roman" w:hAnsi="Times New Roman"/>
        </w:rPr>
        <w:t xml:space="preserve">pecifically their cultural background, play an important role in types of innovation strategies adopted by firms. </w:t>
      </w:r>
    </w:p>
    <w:p w:rsidR="00B855C6" w:rsidRPr="00913436" w:rsidRDefault="00B855C6" w:rsidP="00F17773">
      <w:pPr>
        <w:spacing w:line="480" w:lineRule="auto"/>
        <w:jc w:val="both"/>
        <w:rPr>
          <w:rFonts w:ascii="Times New Roman" w:hAnsi="Times New Roman"/>
        </w:rPr>
      </w:pPr>
    </w:p>
    <w:p w:rsidR="00F85EBE" w:rsidRPr="00913436" w:rsidRDefault="005252B0" w:rsidP="00F17773">
      <w:pPr>
        <w:spacing w:line="480" w:lineRule="auto"/>
        <w:jc w:val="both"/>
        <w:rPr>
          <w:rFonts w:ascii="Times New Roman" w:hAnsi="Times New Roman"/>
          <w:b/>
        </w:rPr>
      </w:pPr>
      <w:r w:rsidRPr="00913436">
        <w:rPr>
          <w:rFonts w:ascii="Times New Roman" w:hAnsi="Times New Roman"/>
          <w:b/>
        </w:rPr>
        <w:t>Role of CEO in Innovation Strategy Development</w:t>
      </w:r>
    </w:p>
    <w:p w:rsidR="00FF5030" w:rsidRPr="00913436" w:rsidRDefault="000D4596" w:rsidP="00F17773">
      <w:pPr>
        <w:spacing w:line="480" w:lineRule="auto"/>
        <w:jc w:val="both"/>
        <w:rPr>
          <w:rFonts w:ascii="Times New Roman" w:hAnsi="Times New Roman"/>
        </w:rPr>
      </w:pPr>
      <w:r w:rsidRPr="00913436">
        <w:rPr>
          <w:rFonts w:ascii="Times New Roman" w:hAnsi="Times New Roman"/>
        </w:rPr>
        <w:t xml:space="preserve">Research has established a significant role that management plays in a wide range of corporate decisions, including investment, financial, and organizational practices of firms </w:t>
      </w:r>
      <w:r w:rsidR="00AE3654" w:rsidRPr="00913436">
        <w:rPr>
          <w:rFonts w:ascii="Times New Roman" w:hAnsi="Times New Roman"/>
        </w:rPr>
        <w:fldChar w:fldCharType="begin"/>
      </w:r>
      <w:r w:rsidRPr="00913436">
        <w:rPr>
          <w:rFonts w:ascii="Times New Roman" w:hAnsi="Times New Roman"/>
        </w:rPr>
        <w:instrText xml:space="preserve"> ADDIN EN.CITE &lt;EndNote&gt;&lt;Cite&gt;&lt;Author&gt;Bertrand&lt;/Author&gt;&lt;Year&gt;2003&lt;/Year&gt;&lt;RecNum&gt;251&lt;/RecNum&gt;&lt;DisplayText&gt;(Bertrand &amp;amp; Schoar, 2003)&lt;/DisplayText&gt;&lt;record&gt;&lt;rec-number&gt;251&lt;/rec-number&gt;&lt;foreign-keys&gt;&lt;key app="EN" db-id="2v2x59r9vzxpfme995xxxs5q2pfz2a050exr"&gt;251&lt;/key&gt;&lt;/foreign-keys&gt;&lt;ref-type name="Journal Article"&gt;17&lt;/ref-type&gt;&lt;contributors&gt;&lt;authors&gt;&lt;author&gt;Bertrand, Marianne&lt;/author&gt;&lt;author&gt;Schoar, Antoinette&lt;/author&gt;&lt;/authors&gt;&lt;/contributors&gt;&lt;titles&gt;&lt;title&gt;MANAGING WITH STYLE: THE EFFECT OF MANAGERS ON FIRM POLICIES&lt;/title&gt;&lt;secondary-title&gt;Quarterly Journal of Economics&lt;/secondary-title&gt;&lt;/titles&gt;&lt;periodical&gt;&lt;full-title&gt;Quarterly Journal of Economics&lt;/full-title&gt;&lt;/periodical&gt;&lt;pages&gt;1169-1208&lt;/pages&gt;&lt;volume&gt;118&lt;/volume&gt;&lt;number&gt;4&lt;/number&gt;&lt;keywords&gt;&lt;keyword&gt;MANAGEMENT styles&lt;/keyword&gt;&lt;keyword&gt;EXECUTIVES&lt;/keyword&gt;&lt;keyword&gt;DECISION making&lt;/keyword&gt;&lt;keyword&gt;CHIEF executive officers&lt;/keyword&gt;&lt;keyword&gt;INDUSTRIAL management&lt;/keyword&gt;&lt;/keywords&gt;&lt;dates&gt;&lt;year&gt;2003&lt;/year&gt;&lt;/dates&gt;&lt;publisher&gt;President &amp;amp; Fellows of Harvard University&lt;/publisher&gt;&lt;isbn&gt;00335533&lt;/isbn&gt;&lt;accession-num&gt;11415122&lt;/accession-num&gt;&lt;work-type&gt;Article&lt;/work-type&gt;&lt;urls&gt;&lt;related-urls&gt;&lt;url&gt;https://login.proxy.libraries.rutgers.edu/login?url=http://search.ebscohost.com/login.aspx?direct=true&amp;amp;db=buh&amp;amp;AN=11415122&amp;amp;site=ehost-live&lt;/url&gt;&lt;/related-urls&gt;&lt;/urls&gt;&lt;electronic-resource-num&gt;10.1162/003355303322552775&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Pr="00913436">
        <w:rPr>
          <w:rFonts w:ascii="Times New Roman" w:hAnsi="Times New Roman"/>
          <w:noProof/>
        </w:rPr>
        <w:t>(</w:t>
      </w:r>
      <w:hyperlink w:anchor="_ENREF_3" w:tooltip="Bertrand, 2003 #251" w:history="1">
        <w:r w:rsidR="001B46ED" w:rsidRPr="00913436">
          <w:rPr>
            <w:rFonts w:ascii="Times New Roman" w:hAnsi="Times New Roman"/>
            <w:noProof/>
          </w:rPr>
          <w:t>Bertrand &amp; Schoar, 2003</w:t>
        </w:r>
      </w:hyperlink>
      <w:r w:rsidRPr="00913436">
        <w:rPr>
          <w:rFonts w:ascii="Times New Roman" w:hAnsi="Times New Roman"/>
          <w:noProof/>
        </w:rPr>
        <w:t>)</w:t>
      </w:r>
      <w:r w:rsidR="00AE3654" w:rsidRPr="00913436">
        <w:rPr>
          <w:rFonts w:ascii="Times New Roman" w:hAnsi="Times New Roman"/>
        </w:rPr>
        <w:fldChar w:fldCharType="end"/>
      </w:r>
      <w:r w:rsidR="001C7021" w:rsidRPr="00913436">
        <w:rPr>
          <w:rFonts w:ascii="Times New Roman" w:hAnsi="Times New Roman"/>
        </w:rPr>
        <w:t>. L</w:t>
      </w:r>
      <w:r w:rsidRPr="00913436">
        <w:rPr>
          <w:rFonts w:ascii="Times New Roman" w:hAnsi="Times New Roman"/>
        </w:rPr>
        <w:t xml:space="preserve">eadership </w:t>
      </w:r>
      <w:r w:rsidR="00B36EE5" w:rsidRPr="00913436">
        <w:rPr>
          <w:rFonts w:ascii="Times New Roman" w:hAnsi="Times New Roman"/>
        </w:rPr>
        <w:t>has been recognized for driving ch</w:t>
      </w:r>
      <w:r w:rsidR="001C7021" w:rsidRPr="00913436">
        <w:rPr>
          <w:rFonts w:ascii="Times New Roman" w:hAnsi="Times New Roman"/>
        </w:rPr>
        <w:t xml:space="preserve">anges to corporate policies, </w:t>
      </w:r>
      <w:r w:rsidR="00B36EE5" w:rsidRPr="00913436">
        <w:rPr>
          <w:rFonts w:ascii="Times New Roman" w:hAnsi="Times New Roman"/>
        </w:rPr>
        <w:t xml:space="preserve">identifying opportunities and making decisions that affect innovation process </w:t>
      </w:r>
      <w:r w:rsidR="00AE3654" w:rsidRPr="00913436">
        <w:rPr>
          <w:rFonts w:ascii="Times New Roman" w:hAnsi="Times New Roman"/>
        </w:rPr>
        <w:fldChar w:fldCharType="begin">
          <w:fldData xml:space="preserve">PEVuZE5vdGU+PENpdGU+PEF1dGhvcj5CZXJ0cmFuZDwvQXV0aG9yPjxZZWFyPjIwMDM8L1llYXI+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</w:fldData>
        </w:fldChar>
      </w:r>
      <w:r w:rsidR="00B36EE5"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CZXJ0cmFuZDwvQXV0aG9yPjxZZWFyPjIwMDM8L1llYXI+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</w:fldData>
        </w:fldChar>
      </w:r>
      <w:r w:rsidR="00B36EE5"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B36EE5" w:rsidRPr="00913436">
        <w:rPr>
          <w:rFonts w:ascii="Times New Roman" w:hAnsi="Times New Roman"/>
          <w:noProof/>
        </w:rPr>
        <w:t>(</w:t>
      </w:r>
      <w:hyperlink w:anchor="_ENREF_3" w:tooltip="Bertrand, 2003 #251" w:history="1">
        <w:r w:rsidR="001B46ED" w:rsidRPr="00913436">
          <w:rPr>
            <w:rFonts w:ascii="Times New Roman" w:hAnsi="Times New Roman"/>
            <w:noProof/>
          </w:rPr>
          <w:t>Bertrand &amp; Schoar, 2003</w:t>
        </w:r>
      </w:hyperlink>
      <w:r w:rsidR="00B36EE5" w:rsidRPr="00913436">
        <w:rPr>
          <w:rFonts w:ascii="Times New Roman" w:hAnsi="Times New Roman"/>
          <w:noProof/>
        </w:rPr>
        <w:t xml:space="preserve">; </w:t>
      </w:r>
      <w:hyperlink w:anchor="_ENREF_9" w:tooltip="Elenkov, 2005 #243" w:history="1">
        <w:r w:rsidR="001B46ED" w:rsidRPr="00913436">
          <w:rPr>
            <w:rFonts w:ascii="Times New Roman" w:hAnsi="Times New Roman"/>
            <w:noProof/>
          </w:rPr>
          <w:t>Elenkov, Judge, &amp; Wright, 2005</w:t>
        </w:r>
      </w:hyperlink>
      <w:r w:rsidR="00B36EE5" w:rsidRPr="00913436">
        <w:rPr>
          <w:rFonts w:ascii="Times New Roman" w:hAnsi="Times New Roman"/>
          <w:noProof/>
        </w:rPr>
        <w:t>)</w:t>
      </w:r>
      <w:r w:rsidR="00AE3654" w:rsidRPr="00913436">
        <w:rPr>
          <w:rFonts w:ascii="Times New Roman" w:hAnsi="Times New Roman"/>
        </w:rPr>
        <w:fldChar w:fldCharType="end"/>
      </w:r>
      <w:r w:rsidR="00B36EE5" w:rsidRPr="00913436">
        <w:rPr>
          <w:rFonts w:ascii="Times New Roman" w:hAnsi="Times New Roman"/>
        </w:rPr>
        <w:t xml:space="preserve">. </w:t>
      </w:r>
      <w:r w:rsidR="00FF5030" w:rsidRPr="00913436">
        <w:rPr>
          <w:rFonts w:ascii="Times New Roman" w:hAnsi="Times New Roman"/>
        </w:rPr>
        <w:t xml:space="preserve"> The Upper Echelon perspective </w:t>
      </w:r>
      <w:r w:rsidR="00AE3654" w:rsidRPr="00913436">
        <w:rPr>
          <w:rFonts w:ascii="Times New Roman" w:hAnsi="Times New Roman"/>
        </w:rPr>
        <w:fldChar w:fldCharType="begin"/>
      </w:r>
      <w:r w:rsidR="00FF5030" w:rsidRPr="00913436">
        <w:rPr>
          <w:rFonts w:ascii="Times New Roman" w:hAnsi="Times New Roman"/>
        </w:rPr>
        <w:instrText xml:space="preserve"> ADDIN EN.CITE &lt;EndNote&gt;&lt;Cite&gt;&lt;Author&gt;Hambrick&lt;/Author&gt;&lt;Year&gt;1984&lt;/Year&gt;&lt;RecNum&gt;249&lt;/RecNum&gt;&lt;DisplayText&gt;(Hambrick &amp;amp; Mason, 1984)&lt;/DisplayText&gt;&lt;record&gt;&lt;rec-number&gt;249&lt;/rec-number&gt;&lt;foreign-keys&gt;&lt;key app="EN" db-id="2v2x59r9vzxpfme995xxxs5q2pfz2a050exr"&gt;249&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keywords&gt;&lt;keyword&gt;EXECUTIVE ability (Management)&lt;/keyword&gt;&lt;keyword&gt;EXECUTIVES&lt;/keyword&gt;&lt;keyword&gt;RESEARCH&lt;/keyword&gt;&lt;keyword&gt;EXECUTIVES -- Conduct of life&lt;/keyword&gt;&lt;keyword&gt;ORGANIZATIONAL behavior&lt;/keyword&gt;&lt;keyword&gt;JOB performance&lt;/keyword&gt;&lt;keyword&gt;STRATEGIC planning&lt;/keyword&gt;&lt;keyword&gt;MANAGEMENT literature&lt;/keyword&gt;&lt;keyword&gt;INDUSTRIAL management&lt;/keyword&gt;&lt;keyword&gt;CHOICE (Psychology)&lt;/keyword&gt;&lt;keyword&gt;METHODOLOGY&lt;/keyword&gt;&lt;/keywords&gt;&lt;dates&gt;&lt;year&gt;1984&lt;/year&gt;&lt;/dates&gt;&lt;publisher&gt;Academy of Management&lt;/publisher&gt;&lt;isbn&gt;03637425&lt;/isbn&gt;&lt;accession-num&gt;4277628&lt;/accession-num&gt;&lt;work-type&gt;Article&lt;/work-type&gt;&lt;urls&gt;&lt;related-urls&gt;&lt;url&gt;https://login.proxy.libraries.rutgers.edu/login?url=http://search.ebscohost.com/login.aspx?direct=true&amp;amp;db=buh&amp;amp;AN=4277628&amp;amp;site=ehost-live&lt;/url&gt;&lt;/related-urls&gt;&lt;/urls&gt;&lt;electronic-resource-num&gt;10.5465/amr.1984.4277628&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FF5030" w:rsidRPr="00913436">
        <w:rPr>
          <w:rFonts w:ascii="Times New Roman" w:hAnsi="Times New Roman"/>
          <w:noProof/>
        </w:rPr>
        <w:t>(</w:t>
      </w:r>
      <w:hyperlink w:anchor="_ENREF_12" w:tooltip="Hambrick, 1984 #249" w:history="1">
        <w:r w:rsidR="001B46ED" w:rsidRPr="00913436">
          <w:rPr>
            <w:rFonts w:ascii="Times New Roman" w:hAnsi="Times New Roman"/>
            <w:noProof/>
          </w:rPr>
          <w:t>Hambrick &amp; Mason, 1984</w:t>
        </w:r>
      </w:hyperlink>
      <w:r w:rsidR="00FF5030" w:rsidRPr="00913436">
        <w:rPr>
          <w:rFonts w:ascii="Times New Roman" w:hAnsi="Times New Roman"/>
          <w:noProof/>
        </w:rPr>
        <w:t>)</w:t>
      </w:r>
      <w:r w:rsidR="00AE3654" w:rsidRPr="00913436">
        <w:rPr>
          <w:rFonts w:ascii="Times New Roman" w:hAnsi="Times New Roman"/>
        </w:rPr>
        <w:fldChar w:fldCharType="end"/>
      </w:r>
      <w:r w:rsidR="00FF5030" w:rsidRPr="00913436">
        <w:rPr>
          <w:rFonts w:ascii="Times New Roman" w:hAnsi="Times New Roman"/>
        </w:rPr>
        <w:t xml:space="preserve"> provided a theoretical framework that described the central role of strategic leadership and emphasized the role of “dominant coalition” in strategic decision making, and </w:t>
      </w:r>
      <w:r w:rsidR="001C7021" w:rsidRPr="00913436">
        <w:rPr>
          <w:rFonts w:ascii="Times New Roman" w:hAnsi="Times New Roman"/>
        </w:rPr>
        <w:t xml:space="preserve">in particular, </w:t>
      </w:r>
      <w:r w:rsidR="00FF5030" w:rsidRPr="00913436">
        <w:rPr>
          <w:rFonts w:ascii="Times New Roman" w:hAnsi="Times New Roman"/>
        </w:rPr>
        <w:t xml:space="preserve">innovation. </w:t>
      </w:r>
      <w:r w:rsidR="002B190A" w:rsidRPr="00913436">
        <w:rPr>
          <w:rFonts w:ascii="Times New Roman" w:hAnsi="Times New Roman"/>
        </w:rPr>
        <w:t xml:space="preserve">Managerial practices have been identified as one of the key enablers of radical innovation in organizations </w:t>
      </w:r>
      <w:r w:rsidR="00AE3654" w:rsidRPr="00913436">
        <w:rPr>
          <w:rFonts w:ascii="Times New Roman" w:hAnsi="Times New Roman"/>
        </w:rPr>
        <w:fldChar w:fldCharType="begin"/>
      </w:r>
      <w:r w:rsidR="002B190A" w:rsidRPr="00913436">
        <w:rPr>
          <w:rFonts w:ascii="Times New Roman" w:hAnsi="Times New Roman"/>
        </w:rPr>
        <w:instrText xml:space="preserve"> ADDIN EN.CITE &lt;EndNote&gt;&lt;Cite&gt;&lt;Author&gt;Kelley&lt;/Author&gt;&lt;Year&gt;2011&lt;/Year&gt;&lt;RecNum&gt;252&lt;/RecNum&gt;&lt;DisplayText&gt;(Kelley et al., 2011)&lt;/DisplayText&gt;&lt;record&gt;&lt;rec-number&gt;252&lt;/rec-number&gt;&lt;foreign-keys&gt;&lt;key app="EN" db-id="2v2x59r9vzxpfme995xxxs5q2pfz2a050exr"&gt;252&lt;/key&gt;&lt;/foreign-keys&gt;&lt;ref-type name="Journal Article"&gt;17&lt;/ref-type&gt;&lt;contributors&gt;&lt;authors&gt;&lt;author&gt;Kelley, Donna J.&lt;/author&gt;&lt;author&gt;O‚ÄôConnor, Gina Colarelli&lt;/author&gt;&lt;author&gt;Neck, Heidi&lt;/author&gt;&lt;author&gt;Peters, Lois&lt;/author&gt;&lt;/authors&gt;&lt;/contributors&gt;&lt;titles&gt;&lt;title&gt;Building an organizational capability for radical innovation: The direct managerial role&lt;/title&gt;&lt;secondary-title&gt;Journal of Engineering &amp;amp; Technology Management&lt;/secondary-title&gt;&lt;/titles&gt;&lt;periodical&gt;&lt;full-title&gt;Journal of Engineering &amp;amp; Technology Management&lt;/full-title&gt;&lt;/periodical&gt;&lt;pages&gt;249-267&lt;/pages&gt;&lt;volume&gt;28&lt;/volume&gt;&lt;number&gt;4&lt;/number&gt;&lt;keywords&gt;&lt;keyword&gt;ORGANIZATIONAL change&lt;/keyword&gt;&lt;keyword&gt;TECHNOLOGICAL innovations&lt;/keyword&gt;&lt;keyword&gt;EXECUTIVE ability (Management)&lt;/keyword&gt;&lt;keyword&gt;ECONOMIC development&lt;/keyword&gt;&lt;keyword&gt;PERFORMANCE evaluation&lt;/keyword&gt;&lt;keyword&gt;QUALITATIVE research&lt;/keyword&gt;&lt;keyword&gt;EXPERIENCE&lt;/keyword&gt;&lt;keyword&gt;AWARENESS&lt;/keyword&gt;&lt;/keywords&gt;&lt;dates&gt;&lt;year&gt;2011&lt;/year&gt;&lt;/dates&gt;&lt;isbn&gt;09234748&lt;/isbn&gt;&lt;accession-num&gt;66158679&lt;/accession-num&gt;&lt;work-type&gt;Article&lt;/work-type&gt;&lt;urls&gt;&lt;related-urls&gt;&lt;url&gt;https://login.proxy.libraries.rutgers.edu/login?url=http://search.ebscohost.com/login.aspx?direct=true&amp;amp;db=buh&amp;amp;AN=66158679&amp;amp;site=ehost-live&lt;/url&gt;&lt;/related-urls&gt;&lt;/urls&gt;&lt;electronic-resource-num&gt;10.1016/j.jengtecman.2011.06.003&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2B190A" w:rsidRPr="00913436">
        <w:rPr>
          <w:rFonts w:ascii="Times New Roman" w:hAnsi="Times New Roman"/>
          <w:noProof/>
        </w:rPr>
        <w:t>(</w:t>
      </w:r>
      <w:hyperlink w:anchor="_ENREF_15" w:tooltip="Kelley, 2011 #252" w:history="1">
        <w:r w:rsidR="001B46ED" w:rsidRPr="00913436">
          <w:rPr>
            <w:rFonts w:ascii="Times New Roman" w:hAnsi="Times New Roman"/>
            <w:noProof/>
          </w:rPr>
          <w:t>Kelley et al., 2011</w:t>
        </w:r>
      </w:hyperlink>
      <w:r w:rsidR="002B190A" w:rsidRPr="00913436">
        <w:rPr>
          <w:rFonts w:ascii="Times New Roman" w:hAnsi="Times New Roman"/>
          <w:noProof/>
        </w:rPr>
        <w:t>)</w:t>
      </w:r>
      <w:r w:rsidR="00AE3654" w:rsidRPr="00913436">
        <w:rPr>
          <w:rFonts w:ascii="Times New Roman" w:hAnsi="Times New Roman"/>
        </w:rPr>
        <w:fldChar w:fldCharType="end"/>
      </w:r>
      <w:r w:rsidR="002B190A" w:rsidRPr="00913436">
        <w:rPr>
          <w:rFonts w:ascii="Times New Roman" w:hAnsi="Times New Roman"/>
        </w:rPr>
        <w:t xml:space="preserve">. In fact, management has a potential to influence a number of factors </w:t>
      </w:r>
      <w:r w:rsidR="00001F63" w:rsidRPr="00913436">
        <w:rPr>
          <w:rFonts w:ascii="Times New Roman" w:hAnsi="Times New Roman"/>
        </w:rPr>
        <w:t>lin</w:t>
      </w:r>
      <w:r w:rsidR="001C7021" w:rsidRPr="00913436">
        <w:rPr>
          <w:rFonts w:ascii="Times New Roman" w:hAnsi="Times New Roman"/>
        </w:rPr>
        <w:t>k</w:t>
      </w:r>
      <w:r w:rsidR="00001F63" w:rsidRPr="00913436">
        <w:rPr>
          <w:rFonts w:ascii="Times New Roman" w:hAnsi="Times New Roman"/>
        </w:rPr>
        <w:t>ed to innovation including</w:t>
      </w:r>
      <w:r w:rsidR="002B190A" w:rsidRPr="00913436">
        <w:rPr>
          <w:rFonts w:ascii="Times New Roman" w:hAnsi="Times New Roman"/>
        </w:rPr>
        <w:t xml:space="preserve"> managerial attitude to change, formalization, centralization, administrative intensity and overall corporate culture </w:t>
      </w:r>
      <w:r w:rsidR="00AE3654" w:rsidRPr="00913436">
        <w:rPr>
          <w:rFonts w:ascii="Times New Roman" w:hAnsi="Times New Roman"/>
        </w:rPr>
        <w:fldChar w:fldCharType="begin">
          <w:fldData xml:space="preserve">PEVuZE5vdGU+PENpdGU+PEF1dGhvcj5EYW1hbnBvdXI8L0F1dGhvcj48WWVhcj4xOTkxPC9ZZWFy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</w:fldData>
        </w:fldChar>
      </w:r>
      <w:r w:rsidR="002B190A"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EYW1hbnBvdXI8L0F1dGhvcj48WWVhcj4xOTkxPC9ZZWFy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</w:fldData>
        </w:fldChar>
      </w:r>
      <w:r w:rsidR="002B190A"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2B190A" w:rsidRPr="00913436">
        <w:rPr>
          <w:rFonts w:ascii="Times New Roman" w:hAnsi="Times New Roman"/>
          <w:noProof/>
        </w:rPr>
        <w:t>(</w:t>
      </w:r>
      <w:hyperlink w:anchor="_ENREF_5" w:tooltip="Damanpour, 1991 #239" w:history="1">
        <w:r w:rsidR="001B46ED" w:rsidRPr="00913436">
          <w:rPr>
            <w:rFonts w:ascii="Times New Roman" w:hAnsi="Times New Roman"/>
            <w:noProof/>
          </w:rPr>
          <w:t>Damanpour, 1991</w:t>
        </w:r>
      </w:hyperlink>
      <w:r w:rsidR="002B190A" w:rsidRPr="00913436">
        <w:rPr>
          <w:rFonts w:ascii="Times New Roman" w:hAnsi="Times New Roman"/>
          <w:noProof/>
        </w:rPr>
        <w:t xml:space="preserve">; </w:t>
      </w:r>
      <w:hyperlink w:anchor="_ENREF_20" w:tooltip="Tellis, 2009 #242" w:history="1">
        <w:r w:rsidR="001B46ED" w:rsidRPr="00913436">
          <w:rPr>
            <w:rFonts w:ascii="Times New Roman" w:hAnsi="Times New Roman"/>
            <w:noProof/>
          </w:rPr>
          <w:t>Tellis et al., 2009</w:t>
        </w:r>
      </w:hyperlink>
      <w:r w:rsidR="002B190A" w:rsidRPr="00913436">
        <w:rPr>
          <w:rFonts w:ascii="Times New Roman" w:hAnsi="Times New Roman"/>
          <w:noProof/>
        </w:rPr>
        <w:t>)</w:t>
      </w:r>
      <w:r w:rsidR="00AE3654" w:rsidRPr="00913436">
        <w:rPr>
          <w:rFonts w:ascii="Times New Roman" w:hAnsi="Times New Roman"/>
        </w:rPr>
        <w:fldChar w:fldCharType="end"/>
      </w:r>
    </w:p>
    <w:p w:rsidR="00FF5030" w:rsidRPr="00913436" w:rsidRDefault="00FF5030" w:rsidP="00F17773">
      <w:pPr>
        <w:spacing w:line="480" w:lineRule="auto"/>
        <w:jc w:val="both"/>
        <w:rPr>
          <w:rFonts w:ascii="Times New Roman" w:hAnsi="Times New Roman"/>
        </w:rPr>
      </w:pPr>
    </w:p>
    <w:p w:rsidR="00923E27" w:rsidRPr="00913436" w:rsidRDefault="00001F63" w:rsidP="00F17773">
      <w:pPr>
        <w:spacing w:line="480" w:lineRule="auto"/>
        <w:jc w:val="both"/>
        <w:rPr>
          <w:rFonts w:ascii="Times New Roman" w:hAnsi="Times New Roman"/>
        </w:rPr>
      </w:pPr>
      <w:r w:rsidRPr="00913436">
        <w:rPr>
          <w:rFonts w:ascii="Times New Roman" w:hAnsi="Times New Roman"/>
        </w:rPr>
        <w:t>Overall, m</w:t>
      </w:r>
      <w:r w:rsidR="00FF5030" w:rsidRPr="00913436">
        <w:rPr>
          <w:rFonts w:ascii="Times New Roman" w:hAnsi="Times New Roman"/>
        </w:rPr>
        <w:t xml:space="preserve">anagement influences innovation strategy </w:t>
      </w:r>
      <w:r w:rsidRPr="00913436">
        <w:rPr>
          <w:rFonts w:ascii="Times New Roman" w:hAnsi="Times New Roman"/>
        </w:rPr>
        <w:t xml:space="preserve">in two major ways. First, senior </w:t>
      </w:r>
      <w:r w:rsidR="00910E8C" w:rsidRPr="00913436">
        <w:rPr>
          <w:rFonts w:ascii="Times New Roman" w:hAnsi="Times New Roman"/>
        </w:rPr>
        <w:t>leadership</w:t>
      </w:r>
      <w:r w:rsidRPr="00913436">
        <w:rPr>
          <w:rFonts w:ascii="Times New Roman" w:hAnsi="Times New Roman"/>
        </w:rPr>
        <w:t xml:space="preserve"> makes resource allocation decisions</w:t>
      </w:r>
      <w:r w:rsidR="00FF5030" w:rsidRPr="00913436">
        <w:rPr>
          <w:rFonts w:ascii="Times New Roman" w:hAnsi="Times New Roman"/>
        </w:rPr>
        <w:t xml:space="preserve"> </w:t>
      </w:r>
      <w:r w:rsidR="00453DE8" w:rsidRPr="00913436">
        <w:rPr>
          <w:rFonts w:ascii="Times New Roman" w:hAnsi="Times New Roman"/>
        </w:rPr>
        <w:t xml:space="preserve">among projects </w:t>
      </w:r>
      <w:r w:rsidR="00FF5030" w:rsidRPr="00913436">
        <w:rPr>
          <w:rFonts w:ascii="Times New Roman" w:hAnsi="Times New Roman"/>
        </w:rPr>
        <w:t>based on</w:t>
      </w:r>
      <w:r w:rsidRPr="00913436">
        <w:rPr>
          <w:rFonts w:ascii="Times New Roman" w:hAnsi="Times New Roman"/>
        </w:rPr>
        <w:t xml:space="preserve"> firm’s  priorities.  </w:t>
      </w:r>
      <w:r w:rsidR="00910E8C" w:rsidRPr="00913436">
        <w:rPr>
          <w:rFonts w:ascii="Times New Roman" w:hAnsi="Times New Roman"/>
        </w:rPr>
        <w:t xml:space="preserve"> </w:t>
      </w:r>
      <w:r w:rsidR="00923E27" w:rsidRPr="00913436">
        <w:rPr>
          <w:rFonts w:ascii="Times New Roman" w:hAnsi="Times New Roman"/>
        </w:rPr>
        <w:t xml:space="preserve">Radical and incremental innovations are associated with different resource requirements. </w:t>
      </w:r>
      <w:r w:rsidR="00923E27" w:rsidRPr="00913436">
        <w:rPr>
          <w:rFonts w:ascii="Times New Roman" w:hAnsi="Times New Roman"/>
        </w:rPr>
        <w:lastRenderedPageBreak/>
        <w:t>Radical innovation typically calls for significant investments and are associated with higher risk but also a po</w:t>
      </w:r>
      <w:r w:rsidR="001C7021" w:rsidRPr="00913436">
        <w:rPr>
          <w:rFonts w:ascii="Times New Roman" w:hAnsi="Times New Roman"/>
        </w:rPr>
        <w:t xml:space="preserve">ssibility of a greater return. </w:t>
      </w:r>
      <w:r w:rsidR="00923E27" w:rsidRPr="00913436">
        <w:rPr>
          <w:rFonts w:ascii="Times New Roman" w:hAnsi="Times New Roman"/>
        </w:rPr>
        <w:t>Incremental innovation is typically associated with lower level of investment and lower risk. Therefore, the pattern of channeling of resources towards th</w:t>
      </w:r>
      <w:r w:rsidR="001C7021" w:rsidRPr="00913436">
        <w:rPr>
          <w:rFonts w:ascii="Times New Roman" w:hAnsi="Times New Roman"/>
        </w:rPr>
        <w:t xml:space="preserve">e development of new products and </w:t>
      </w:r>
      <w:r w:rsidR="00923E27" w:rsidRPr="00913436">
        <w:rPr>
          <w:rFonts w:ascii="Times New Roman" w:hAnsi="Times New Roman"/>
        </w:rPr>
        <w:t xml:space="preserve">processes creates different sources of competitive advantage.  </w:t>
      </w:r>
    </w:p>
    <w:p w:rsidR="00923E27" w:rsidRPr="00913436" w:rsidRDefault="00923E27" w:rsidP="00F17773">
      <w:pPr>
        <w:spacing w:line="480" w:lineRule="auto"/>
        <w:jc w:val="both"/>
        <w:rPr>
          <w:rFonts w:ascii="Times New Roman" w:hAnsi="Times New Roman"/>
        </w:rPr>
      </w:pPr>
    </w:p>
    <w:p w:rsidR="001C7021" w:rsidRPr="00913436" w:rsidRDefault="00001F63" w:rsidP="00F17773">
      <w:pPr>
        <w:spacing w:line="480" w:lineRule="auto"/>
        <w:jc w:val="both"/>
        <w:rPr>
          <w:rFonts w:ascii="Times New Roman" w:hAnsi="Times New Roman"/>
        </w:rPr>
      </w:pPr>
      <w:r w:rsidRPr="00913436">
        <w:rPr>
          <w:rFonts w:ascii="Times New Roman" w:hAnsi="Times New Roman"/>
        </w:rPr>
        <w:t>Second, management plays a key role in the</w:t>
      </w:r>
      <w:r w:rsidR="00FF5030" w:rsidRPr="00913436">
        <w:rPr>
          <w:rFonts w:ascii="Times New Roman" w:hAnsi="Times New Roman"/>
        </w:rPr>
        <w:t xml:space="preserve"> development</w:t>
      </w:r>
      <w:r w:rsidR="002B190A" w:rsidRPr="00913436">
        <w:rPr>
          <w:rFonts w:ascii="Times New Roman" w:hAnsi="Times New Roman"/>
        </w:rPr>
        <w:t xml:space="preserve"> of organizational policies, </w:t>
      </w:r>
      <w:r w:rsidR="00FF5030" w:rsidRPr="00913436">
        <w:rPr>
          <w:rFonts w:ascii="Times New Roman" w:hAnsi="Times New Roman"/>
        </w:rPr>
        <w:t>procedures</w:t>
      </w:r>
      <w:r w:rsidR="002B190A" w:rsidRPr="00913436">
        <w:rPr>
          <w:rFonts w:ascii="Times New Roman" w:hAnsi="Times New Roman"/>
        </w:rPr>
        <w:t xml:space="preserve"> and organizationa</w:t>
      </w:r>
      <w:r w:rsidRPr="00913436">
        <w:rPr>
          <w:rFonts w:ascii="Times New Roman" w:hAnsi="Times New Roman"/>
        </w:rPr>
        <w:t>l</w:t>
      </w:r>
      <w:r w:rsidR="002B190A" w:rsidRPr="00913436">
        <w:rPr>
          <w:rFonts w:ascii="Times New Roman" w:hAnsi="Times New Roman"/>
        </w:rPr>
        <w:t xml:space="preserve"> culture that promotes innovative behaviors</w:t>
      </w:r>
      <w:r w:rsidRPr="00913436">
        <w:rPr>
          <w:rFonts w:ascii="Times New Roman" w:hAnsi="Times New Roman"/>
        </w:rPr>
        <w:t>.</w:t>
      </w:r>
      <w:r w:rsidR="00923E27" w:rsidRPr="00913436">
        <w:rPr>
          <w:rFonts w:ascii="Times New Roman" w:hAnsi="Times New Roman"/>
        </w:rPr>
        <w:t xml:space="preserve"> All of these factors have been lin</w:t>
      </w:r>
      <w:r w:rsidR="001C7021" w:rsidRPr="00913436">
        <w:rPr>
          <w:rFonts w:ascii="Times New Roman" w:hAnsi="Times New Roman"/>
        </w:rPr>
        <w:t>k</w:t>
      </w:r>
      <w:r w:rsidR="00923E27" w:rsidRPr="00913436">
        <w:rPr>
          <w:rFonts w:ascii="Times New Roman" w:hAnsi="Times New Roman"/>
        </w:rPr>
        <w:t>ed to innovativeness of a firm. Organizational policies and procedures influence innovation as a reflection of the d</w:t>
      </w:r>
      <w:r w:rsidR="00A653C0" w:rsidRPr="00913436">
        <w:rPr>
          <w:rFonts w:ascii="Times New Roman" w:hAnsi="Times New Roman"/>
        </w:rPr>
        <w:t>egree of f</w:t>
      </w:r>
      <w:r w:rsidR="00923E27" w:rsidRPr="00913436">
        <w:rPr>
          <w:rFonts w:ascii="Times New Roman" w:hAnsi="Times New Roman"/>
        </w:rPr>
        <w:t xml:space="preserve">ormalization and centralization. </w:t>
      </w:r>
      <w:r w:rsidR="00A653C0" w:rsidRPr="00913436">
        <w:rPr>
          <w:rFonts w:ascii="Times New Roman" w:hAnsi="Times New Roman"/>
        </w:rPr>
        <w:t>Formalization refers to emphasis on following rules and procedures, while centralization entails the degree of authority and lev</w:t>
      </w:r>
      <w:r w:rsidR="001C7021" w:rsidRPr="00913436">
        <w:rPr>
          <w:rFonts w:ascii="Times New Roman" w:hAnsi="Times New Roman"/>
        </w:rPr>
        <w:t>el of decision-making within an</w:t>
      </w:r>
      <w:r w:rsidR="00A653C0" w:rsidRPr="00913436">
        <w:rPr>
          <w:rFonts w:ascii="Times New Roman" w:hAnsi="Times New Roman"/>
        </w:rPr>
        <w:t xml:space="preserve"> organization.</w:t>
      </w:r>
      <w:r w:rsidR="00001386" w:rsidRPr="00913436">
        <w:rPr>
          <w:rFonts w:ascii="Times New Roman" w:hAnsi="Times New Roman"/>
        </w:rPr>
        <w:t xml:space="preserve"> Research has consistently emphasized that formalization is negatively related to innovation and that flexibility and openness to deviate from rules and structure are essential for innovative performance </w:t>
      </w:r>
      <w:r w:rsidR="00AE3654" w:rsidRPr="00913436">
        <w:rPr>
          <w:rFonts w:ascii="Times New Roman" w:hAnsi="Times New Roman"/>
        </w:rPr>
        <w:fldChar w:fldCharType="begin">
          <w:fldData xml:space="preserve">PEVuZE5vdGU+PENpdGU+PEF1dGhvcj5EYW5uZWVsczwvQXV0aG9yPjxZZWFyPjIwMDE8L1llYXI+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</w:fldData>
        </w:fldChar>
      </w:r>
      <w:r w:rsidR="00001386"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EYW5uZWVsczwvQXV0aG9yPjxZZWFyPjIwMDE8L1llYXI+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</w:fldData>
        </w:fldChar>
      </w:r>
      <w:r w:rsidR="00001386"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001386" w:rsidRPr="00913436">
        <w:rPr>
          <w:rFonts w:ascii="Times New Roman" w:hAnsi="Times New Roman"/>
          <w:noProof/>
        </w:rPr>
        <w:t>(</w:t>
      </w:r>
      <w:hyperlink w:anchor="_ENREF_6" w:tooltip="Danneels, 2001 #193" w:history="1">
        <w:r w:rsidR="001B46ED" w:rsidRPr="00913436">
          <w:rPr>
            <w:rFonts w:ascii="Times New Roman" w:hAnsi="Times New Roman"/>
            <w:noProof/>
          </w:rPr>
          <w:t>Danneels &amp; Kleinschmidt, 2001</w:t>
        </w:r>
      </w:hyperlink>
      <w:r w:rsidR="00001386" w:rsidRPr="00913436">
        <w:rPr>
          <w:rFonts w:ascii="Times New Roman" w:hAnsi="Times New Roman"/>
          <w:noProof/>
        </w:rPr>
        <w:t xml:space="preserve">; </w:t>
      </w:r>
      <w:hyperlink w:anchor="_ENREF_8" w:tooltip="Dougherty, 2004 #255" w:history="1">
        <w:r w:rsidR="001B46ED" w:rsidRPr="00913436">
          <w:rPr>
            <w:rFonts w:ascii="Times New Roman" w:hAnsi="Times New Roman"/>
            <w:noProof/>
          </w:rPr>
          <w:t>Dougherty, 2004</w:t>
        </w:r>
      </w:hyperlink>
      <w:r w:rsidR="00001386" w:rsidRPr="00913436">
        <w:rPr>
          <w:rFonts w:ascii="Times New Roman" w:hAnsi="Times New Roman"/>
          <w:noProof/>
        </w:rPr>
        <w:t>)</w:t>
      </w:r>
      <w:r w:rsidR="00AE3654" w:rsidRPr="00913436">
        <w:rPr>
          <w:rFonts w:ascii="Times New Roman" w:hAnsi="Times New Roman"/>
        </w:rPr>
        <w:fldChar w:fldCharType="end"/>
      </w:r>
      <w:r w:rsidR="00341905" w:rsidRPr="00913436">
        <w:rPr>
          <w:rFonts w:ascii="Times New Roman" w:hAnsi="Times New Roman"/>
        </w:rPr>
        <w:t>.  Centralization of decision-</w:t>
      </w:r>
      <w:r w:rsidR="00001386" w:rsidRPr="00913436">
        <w:rPr>
          <w:rFonts w:ascii="Times New Roman" w:hAnsi="Times New Roman"/>
        </w:rPr>
        <w:t>making is detrimental to innovation as it negatively effects individuals</w:t>
      </w:r>
      <w:r w:rsidR="00341905" w:rsidRPr="00913436">
        <w:rPr>
          <w:rFonts w:ascii="Times New Roman" w:hAnsi="Times New Roman"/>
        </w:rPr>
        <w:t>’</w:t>
      </w:r>
      <w:r w:rsidR="00001386" w:rsidRPr="00913436">
        <w:rPr>
          <w:rFonts w:ascii="Times New Roman" w:hAnsi="Times New Roman"/>
        </w:rPr>
        <w:t xml:space="preserve"> empowerment, a key predictor of innovative behavior.   </w:t>
      </w:r>
    </w:p>
    <w:p w:rsidR="001C7021" w:rsidRPr="00913436" w:rsidRDefault="001C7021" w:rsidP="00F17773">
      <w:pPr>
        <w:spacing w:line="480" w:lineRule="auto"/>
        <w:jc w:val="both"/>
        <w:rPr>
          <w:rFonts w:ascii="Times New Roman" w:hAnsi="Times New Roman"/>
        </w:rPr>
      </w:pPr>
    </w:p>
    <w:p w:rsidR="00510C92" w:rsidRPr="00913436" w:rsidRDefault="00341905" w:rsidP="00F17773">
      <w:pPr>
        <w:spacing w:line="480" w:lineRule="auto"/>
        <w:jc w:val="both"/>
        <w:rPr>
          <w:rFonts w:ascii="Times New Roman" w:hAnsi="Times New Roman"/>
        </w:rPr>
      </w:pPr>
      <w:r w:rsidRPr="00913436">
        <w:rPr>
          <w:rFonts w:ascii="Times New Roman" w:hAnsi="Times New Roman"/>
        </w:rPr>
        <w:t>Among factors that influence firm’s i</w:t>
      </w:r>
      <w:r w:rsidR="00810953" w:rsidRPr="00913436">
        <w:rPr>
          <w:rFonts w:ascii="Times New Roman" w:hAnsi="Times New Roman"/>
        </w:rPr>
        <w:t xml:space="preserve">nnovativeness, </w:t>
      </w:r>
      <w:r w:rsidR="00C07011" w:rsidRPr="00913436">
        <w:rPr>
          <w:rFonts w:ascii="Times New Roman" w:hAnsi="Times New Roman"/>
        </w:rPr>
        <w:t xml:space="preserve">corporate culture </w:t>
      </w:r>
      <w:r w:rsidRPr="00913436">
        <w:rPr>
          <w:rFonts w:ascii="Times New Roman" w:hAnsi="Times New Roman"/>
        </w:rPr>
        <w:t>has been identified as one of the strongest predictors of radical innovation</w:t>
      </w:r>
      <w:r w:rsidR="00AE3654" w:rsidRPr="00913436">
        <w:rPr>
          <w:rFonts w:ascii="Times New Roman" w:hAnsi="Times New Roman"/>
        </w:rPr>
        <w:fldChar w:fldCharType="begin">
          <w:fldData xml:space="preserve">PEVuZE5vdGU+PENpdGU+PEF1dGhvcj5UZWxsaXM8L0F1dGhvcj48WWVhcj4yMDA5PC9ZZWFyPjxS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</w:fldData>
        </w:fldChar>
      </w:r>
      <w:r w:rsidR="00510C92"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UZWxsaXM8L0F1dGhvcj48WWVhcj4yMDA5PC9ZZWFyPjxS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</w:fldData>
        </w:fldChar>
      </w:r>
      <w:r w:rsidR="00510C92"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510C92" w:rsidRPr="00913436">
        <w:rPr>
          <w:rFonts w:ascii="Times New Roman" w:hAnsi="Times New Roman"/>
          <w:noProof/>
        </w:rPr>
        <w:t>(</w:t>
      </w:r>
      <w:hyperlink w:anchor="_ENREF_14" w:tooltip="Hult, 2004 #241" w:history="1">
        <w:r w:rsidR="001B46ED" w:rsidRPr="00913436">
          <w:rPr>
            <w:rFonts w:ascii="Times New Roman" w:hAnsi="Times New Roman"/>
            <w:noProof/>
          </w:rPr>
          <w:t>Hult et al., 2004</w:t>
        </w:r>
      </w:hyperlink>
      <w:r w:rsidR="00510C92" w:rsidRPr="00913436">
        <w:rPr>
          <w:rFonts w:ascii="Times New Roman" w:hAnsi="Times New Roman"/>
          <w:noProof/>
        </w:rPr>
        <w:t xml:space="preserve">; </w:t>
      </w:r>
      <w:hyperlink w:anchor="_ENREF_20" w:tooltip="Tellis, 2009 #242" w:history="1">
        <w:r w:rsidR="001B46ED" w:rsidRPr="00913436">
          <w:rPr>
            <w:rFonts w:ascii="Times New Roman" w:hAnsi="Times New Roman"/>
            <w:noProof/>
          </w:rPr>
          <w:t>Tellis et al., 2009</w:t>
        </w:r>
      </w:hyperlink>
      <w:r w:rsidR="00510C92" w:rsidRPr="00913436">
        <w:rPr>
          <w:rFonts w:ascii="Times New Roman" w:hAnsi="Times New Roman"/>
          <w:noProof/>
        </w:rPr>
        <w:t>)</w:t>
      </w:r>
      <w:r w:rsidR="00AE3654" w:rsidRPr="00913436">
        <w:rPr>
          <w:rFonts w:ascii="Times New Roman" w:hAnsi="Times New Roman"/>
        </w:rPr>
        <w:fldChar w:fldCharType="end"/>
      </w:r>
      <w:r w:rsidR="001C7021" w:rsidRPr="00913436">
        <w:rPr>
          <w:rFonts w:ascii="Times New Roman" w:hAnsi="Times New Roman"/>
        </w:rPr>
        <w:t>.</w:t>
      </w:r>
      <w:r w:rsidRPr="00913436">
        <w:rPr>
          <w:rFonts w:ascii="Times New Roman" w:hAnsi="Times New Roman"/>
        </w:rPr>
        <w:t xml:space="preserve">  Corporate culture is defined as </w:t>
      </w:r>
      <w:r w:rsidR="00150A7D" w:rsidRPr="00913436">
        <w:rPr>
          <w:rFonts w:ascii="Times New Roman" w:hAnsi="Times New Roman"/>
        </w:rPr>
        <w:t xml:space="preserve">a “core set of attitudes and practices that are shaped by the members of the firm” </w:t>
      </w:r>
      <w:r w:rsidR="00810953" w:rsidRPr="00913436">
        <w:rPr>
          <w:rFonts w:ascii="Times New Roman" w:hAnsi="Times New Roman"/>
        </w:rPr>
        <w:t xml:space="preserve"> and can be c</w:t>
      </w:r>
      <w:r w:rsidR="00C07011" w:rsidRPr="00913436">
        <w:rPr>
          <w:rFonts w:ascii="Times New Roman" w:hAnsi="Times New Roman"/>
        </w:rPr>
        <w:t xml:space="preserve">onceptualized in terms of </w:t>
      </w:r>
      <w:r w:rsidR="00810953" w:rsidRPr="00913436">
        <w:rPr>
          <w:rFonts w:ascii="Times New Roman" w:hAnsi="Times New Roman"/>
        </w:rPr>
        <w:t>attit</w:t>
      </w:r>
      <w:r w:rsidR="00C07011" w:rsidRPr="00913436">
        <w:rPr>
          <w:rFonts w:ascii="Times New Roman" w:hAnsi="Times New Roman"/>
        </w:rPr>
        <w:t xml:space="preserve">udes and </w:t>
      </w:r>
      <w:r w:rsidR="00510C92" w:rsidRPr="00913436">
        <w:rPr>
          <w:rFonts w:ascii="Times New Roman" w:hAnsi="Times New Roman"/>
        </w:rPr>
        <w:t xml:space="preserve">practices </w:t>
      </w:r>
      <w:r w:rsidR="00AE3654" w:rsidRPr="00913436">
        <w:rPr>
          <w:rFonts w:ascii="Times New Roman" w:hAnsi="Times New Roman"/>
        </w:rPr>
        <w:fldChar w:fldCharType="begin"/>
      </w:r>
      <w:r w:rsidR="00510C92" w:rsidRPr="00913436">
        <w:rPr>
          <w:rFonts w:ascii="Times New Roman" w:hAnsi="Times New Roman"/>
        </w:rPr>
        <w:instrText xml:space="preserve"> ADDIN EN.CITE &lt;EndNote&gt;&lt;Cite&gt;&lt;Author&gt;Tellis&lt;/Author&gt;&lt;Year&gt;2009&lt;/Year&gt;&lt;RecNum&gt;242&lt;/RecNum&gt;&lt;DisplayText&gt;(Tellis et al., 2009)&lt;/DisplayText&gt;&lt;record&gt;&lt;rec-number&gt;242&lt;/rec-number&gt;&lt;foreign-keys&gt;&lt;key app="EN" db-id="2v2x59r9vzxpfme995xxxs5q2pfz2a050exr"&gt;242&lt;/key&gt;&lt;/foreign-keys&gt;&lt;ref-type name="Journal Article"&gt;17&lt;/ref-type&gt;&lt;contributors&gt;&lt;authors&gt;&lt;author&gt;Tellis, Gerard J.&lt;/author&gt;&lt;author&gt;Prabhu, Jaideep C.&lt;/author&gt;&lt;author&gt;Chandy, Rajesh K.&lt;/author&gt;&lt;/authors&gt;&lt;/contributors&gt;&lt;titles&gt;&lt;title&gt;Radical Innovation Across Nations: The Preeminence of Corporate Culture&lt;/title&gt;&lt;secondary-title&gt;Journal of Marketing&lt;/secondary-title&gt;&lt;/titles&gt;&lt;periodical&gt;&lt;full-title&gt;Journal of Marketing&lt;/full-title&gt;&lt;/periodical&gt;&lt;pages&gt;3-23&lt;/pages&gt;&lt;volume&gt;73&lt;/volume&gt;&lt;number&gt;1&lt;/number&gt;&lt;keywords&gt;&lt;keyword&gt;INNOVATION management&lt;/keyword&gt;&lt;keyword&gt;INNOVATIONS in business&lt;/keyword&gt;&lt;keyword&gt;KNOWLEDGE management&lt;/keyword&gt;&lt;keyword&gt;CORPORATE culture&lt;/keyword&gt;&lt;keyword&gt;ORGANIZATIONAL behavior&lt;/keyword&gt;&lt;keyword&gt;CORPORATIONS&lt;/keyword&gt;&lt;keyword&gt;CREATIVE ability in business&lt;/keyword&gt;&lt;keyword&gt;BUSINESS planning&lt;/keyword&gt;&lt;keyword&gt;SALES culture&lt;/keyword&gt;&lt;keyword&gt;STRATEGIC planning&lt;/keyword&gt;&lt;keyword&gt;BUSINESS development&lt;/keyword&gt;&lt;keyword&gt;SOCIOLOGICAL aspects&lt;/keyword&gt;&lt;keyword&gt;CREATIVE ability&lt;/keyword&gt;&lt;keyword&gt;cross-cultural&lt;/keyword&gt;&lt;keyword&gt;cross-national&lt;/keyword&gt;&lt;keyword&gt;innovation&lt;/keyword&gt;&lt;keyword&gt;marketing metrics&lt;/keyword&gt;&lt;/keywords&gt;&lt;dates&gt;&lt;year&gt;2009&lt;/year&gt;&lt;/dates&gt;&lt;publisher&gt;American Marketing Association&lt;/publisher&gt;&lt;isbn&gt;00222429&lt;/isbn&gt;&lt;accession-num&gt;35644040&lt;/accession-num&gt;&lt;work-type&gt;Article&lt;/work-type&gt;&lt;urls&gt;&lt;related-urls&gt;&lt;url&gt;https://login.proxy.libraries.rutgers.edu/login?url=http://search.ebscohost.com/login.aspx?direct=true&amp;amp;db=buh&amp;amp;AN=35644040&amp;amp;site=ehost-live&lt;/url&gt;&lt;/related-urls&gt;&lt;/urls&gt;&lt;electronic-resource-num&gt;10.1509/jmkg.73.1.3&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510C92" w:rsidRPr="00913436">
        <w:rPr>
          <w:rFonts w:ascii="Times New Roman" w:hAnsi="Times New Roman"/>
          <w:noProof/>
        </w:rPr>
        <w:t>(</w:t>
      </w:r>
      <w:hyperlink w:anchor="_ENREF_20" w:tooltip="Tellis, 2009 #242" w:history="1">
        <w:r w:rsidR="001B46ED" w:rsidRPr="00913436">
          <w:rPr>
            <w:rFonts w:ascii="Times New Roman" w:hAnsi="Times New Roman"/>
            <w:noProof/>
          </w:rPr>
          <w:t>Tellis et al., 2009</w:t>
        </w:r>
      </w:hyperlink>
      <w:r w:rsidR="00510C92" w:rsidRPr="00913436">
        <w:rPr>
          <w:rFonts w:ascii="Times New Roman" w:hAnsi="Times New Roman"/>
          <w:noProof/>
        </w:rPr>
        <w:t>)</w:t>
      </w:r>
      <w:r w:rsidR="00AE3654" w:rsidRPr="00913436">
        <w:rPr>
          <w:rFonts w:ascii="Times New Roman" w:hAnsi="Times New Roman"/>
        </w:rPr>
        <w:fldChar w:fldCharType="end"/>
      </w:r>
      <w:r w:rsidR="00510C92" w:rsidRPr="00913436">
        <w:rPr>
          <w:rFonts w:ascii="Times New Roman" w:hAnsi="Times New Roman"/>
        </w:rPr>
        <w:t xml:space="preserve">. </w:t>
      </w:r>
      <w:r w:rsidR="00C07011" w:rsidRPr="00913436">
        <w:rPr>
          <w:rFonts w:ascii="Times New Roman" w:hAnsi="Times New Roman"/>
        </w:rPr>
        <w:t>Elements of corporate culture that have been lin</w:t>
      </w:r>
      <w:r w:rsidR="001C7021" w:rsidRPr="00913436">
        <w:rPr>
          <w:rFonts w:ascii="Times New Roman" w:hAnsi="Times New Roman"/>
        </w:rPr>
        <w:t xml:space="preserve">ked to </w:t>
      </w:r>
      <w:r w:rsidR="001C7021" w:rsidRPr="00913436">
        <w:rPr>
          <w:rFonts w:ascii="Times New Roman" w:hAnsi="Times New Roman"/>
        </w:rPr>
        <w:lastRenderedPageBreak/>
        <w:t xml:space="preserve">innovation </w:t>
      </w:r>
      <w:r w:rsidR="00C07011" w:rsidRPr="00913436">
        <w:rPr>
          <w:rFonts w:ascii="Times New Roman" w:hAnsi="Times New Roman"/>
        </w:rPr>
        <w:t>are tolerance for risk, future orientation, empowerment</w:t>
      </w:r>
      <w:r w:rsidR="00510C92" w:rsidRPr="00913436">
        <w:rPr>
          <w:rFonts w:ascii="Times New Roman" w:hAnsi="Times New Roman"/>
        </w:rPr>
        <w:t xml:space="preserve"> of product champions, incentives for enterprise, and creation and maintenance of internal markets (market autonomy and market competition</w:t>
      </w:r>
      <w:r w:rsidR="00C07011" w:rsidRPr="00913436">
        <w:rPr>
          <w:rFonts w:ascii="Times New Roman" w:hAnsi="Times New Roman"/>
        </w:rPr>
        <w:t xml:space="preserve">).  All of these elements can be influenced </w:t>
      </w:r>
      <w:r w:rsidR="001C7021" w:rsidRPr="00913436">
        <w:rPr>
          <w:rFonts w:ascii="Times New Roman" w:hAnsi="Times New Roman"/>
        </w:rPr>
        <w:t xml:space="preserve">by firm’s  “dominant coalition”. </w:t>
      </w:r>
      <w:r w:rsidR="00C07011" w:rsidRPr="00913436">
        <w:rPr>
          <w:rFonts w:ascii="Times New Roman" w:hAnsi="Times New Roman"/>
        </w:rPr>
        <w:t>A</w:t>
      </w:r>
      <w:r w:rsidR="00510C92" w:rsidRPr="00913436">
        <w:rPr>
          <w:rFonts w:ascii="Times New Roman" w:hAnsi="Times New Roman"/>
        </w:rPr>
        <w:t xml:space="preserve">s outlined by the Upper </w:t>
      </w:r>
      <w:r w:rsidR="00C07011" w:rsidRPr="00913436">
        <w:rPr>
          <w:rFonts w:ascii="Times New Roman" w:hAnsi="Times New Roman"/>
        </w:rPr>
        <w:t>Echelon</w:t>
      </w:r>
      <w:r w:rsidR="00510C92" w:rsidRPr="00913436">
        <w:rPr>
          <w:rFonts w:ascii="Times New Roman" w:hAnsi="Times New Roman"/>
        </w:rPr>
        <w:t xml:space="preserve"> Perspective, a</w:t>
      </w:r>
      <w:r w:rsidR="001C7021" w:rsidRPr="00913436">
        <w:rPr>
          <w:rFonts w:ascii="Times New Roman" w:hAnsi="Times New Roman"/>
        </w:rPr>
        <w:t>ll of these</w:t>
      </w:r>
      <w:r w:rsidR="00FF5030" w:rsidRPr="00913436">
        <w:rPr>
          <w:rFonts w:ascii="Times New Roman" w:hAnsi="Times New Roman"/>
        </w:rPr>
        <w:t xml:space="preserve"> decisions, </w:t>
      </w:r>
      <w:r w:rsidR="00453DE8" w:rsidRPr="00913436">
        <w:rPr>
          <w:rFonts w:ascii="Times New Roman" w:hAnsi="Times New Roman"/>
        </w:rPr>
        <w:t xml:space="preserve">and organizational outcomes can be viewed as reflections of cognitive bases of powerful players in organizations.  In fact, Hambrick &amp; Mason </w:t>
      </w:r>
      <w:r w:rsidR="00AE3654" w:rsidRPr="00913436">
        <w:rPr>
          <w:rFonts w:ascii="Times New Roman" w:hAnsi="Times New Roman"/>
        </w:rPr>
        <w:fldChar w:fldCharType="begin"/>
      </w:r>
      <w:r w:rsidR="00453DE8" w:rsidRPr="00913436">
        <w:rPr>
          <w:rFonts w:ascii="Times New Roman" w:hAnsi="Times New Roman"/>
        </w:rPr>
        <w:instrText xml:space="preserve"> ADDIN EN.CITE &lt;EndNote&gt;&lt;Cite ExcludeAuth="1"&gt;&lt;Author&gt;Hambrick&lt;/Author&gt;&lt;Year&gt;1984&lt;/Year&gt;&lt;RecNum&gt;249&lt;/RecNum&gt;&lt;DisplayText&gt;(1984)&lt;/DisplayText&gt;&lt;record&gt;&lt;rec-number&gt;249&lt;/rec-number&gt;&lt;foreign-keys&gt;&lt;key app="EN" db-id="2v2x59r9vzxpfme995xxxs5q2pfz2a050exr"&gt;249&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keywords&gt;&lt;keyword&gt;EXECUTIVE ability (Management)&lt;/keyword&gt;&lt;keyword&gt;EXECUTIVES&lt;/keyword&gt;&lt;keyword&gt;RESEARCH&lt;/keyword&gt;&lt;keyword&gt;EXECUTIVES -- Conduct of life&lt;/keyword&gt;&lt;keyword&gt;ORGANIZATIONAL behavior&lt;/keyword&gt;&lt;keyword&gt;JOB performance&lt;/keyword&gt;&lt;keyword&gt;STRATEGIC planning&lt;/keyword&gt;&lt;keyword&gt;MANAGEMENT literature&lt;/keyword&gt;&lt;keyword&gt;INDUSTRIAL management&lt;/keyword&gt;&lt;keyword&gt;CHOICE (Psychology)&lt;/keyword&gt;&lt;keyword&gt;METHODOLOGY&lt;/keyword&gt;&lt;/keywords&gt;&lt;dates&gt;&lt;year&gt;1984&lt;/year&gt;&lt;/dates&gt;&lt;publisher&gt;Academy of Management&lt;/publisher&gt;&lt;isbn&gt;03637425&lt;/isbn&gt;&lt;accession-num&gt;4277628&lt;/accession-num&gt;&lt;work-type&gt;Article&lt;/work-type&gt;&lt;urls&gt;&lt;related-urls&gt;&lt;url&gt;https://login.proxy.libraries.rutgers.edu/login?url=http://search.ebscohost.com/login.aspx?direct=true&amp;amp;db=buh&amp;amp;AN=4277628&amp;amp;site=ehost-live&lt;/url&gt;&lt;/related-urls&gt;&lt;/urls&gt;&lt;electronic-resource-num&gt;10.5465/amr.1984.4277628&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453DE8" w:rsidRPr="00913436">
        <w:rPr>
          <w:rFonts w:ascii="Times New Roman" w:hAnsi="Times New Roman"/>
          <w:noProof/>
        </w:rPr>
        <w:t>(</w:t>
      </w:r>
      <w:hyperlink w:anchor="_ENREF_12" w:tooltip="Hambrick, 1984 #249" w:history="1">
        <w:r w:rsidR="001B46ED" w:rsidRPr="00913436">
          <w:rPr>
            <w:rFonts w:ascii="Times New Roman" w:hAnsi="Times New Roman"/>
            <w:noProof/>
          </w:rPr>
          <w:t>1984</w:t>
        </w:r>
      </w:hyperlink>
      <w:r w:rsidR="00453DE8" w:rsidRPr="00913436">
        <w:rPr>
          <w:rFonts w:ascii="Times New Roman" w:hAnsi="Times New Roman"/>
          <w:noProof/>
        </w:rPr>
        <w:t>)</w:t>
      </w:r>
      <w:r w:rsidR="00AE3654" w:rsidRPr="00913436">
        <w:rPr>
          <w:rFonts w:ascii="Times New Roman" w:hAnsi="Times New Roman"/>
        </w:rPr>
        <w:fldChar w:fldCharType="end"/>
      </w:r>
      <w:r w:rsidR="00453DE8" w:rsidRPr="00913436">
        <w:rPr>
          <w:rFonts w:ascii="Times New Roman" w:hAnsi="Times New Roman"/>
        </w:rPr>
        <w:t xml:space="preserve"> specifically point out that decision-maker’s cognitive base, eventual perception of the situation  and his / hers values serve as a foundation for strategic decisions. </w:t>
      </w:r>
      <w:r w:rsidR="004D3B89" w:rsidRPr="00913436">
        <w:rPr>
          <w:rFonts w:ascii="Times New Roman" w:hAnsi="Times New Roman"/>
        </w:rPr>
        <w:t xml:space="preserve"> </w:t>
      </w:r>
      <w:r w:rsidR="00510C92" w:rsidRPr="00913436">
        <w:rPr>
          <w:rFonts w:ascii="Times New Roman" w:hAnsi="Times New Roman"/>
        </w:rPr>
        <w:t xml:space="preserve">One of the key characteristics that influences individual’s behavior is cultural background and cultural values. </w:t>
      </w:r>
    </w:p>
    <w:p w:rsidR="00510C92" w:rsidRPr="00913436" w:rsidRDefault="00510C92" w:rsidP="00F17773">
      <w:pPr>
        <w:spacing w:line="480" w:lineRule="auto"/>
        <w:jc w:val="both"/>
        <w:rPr>
          <w:rFonts w:ascii="Times New Roman" w:hAnsi="Times New Roman"/>
        </w:rPr>
      </w:pPr>
    </w:p>
    <w:p w:rsidR="00FF664B" w:rsidRPr="00913436" w:rsidRDefault="00510C92" w:rsidP="00F17773">
      <w:pPr>
        <w:spacing w:line="480" w:lineRule="auto"/>
        <w:jc w:val="both"/>
        <w:rPr>
          <w:rFonts w:ascii="Times New Roman" w:hAnsi="Times New Roman"/>
          <w:b/>
        </w:rPr>
      </w:pPr>
      <w:r w:rsidRPr="00913436">
        <w:rPr>
          <w:rFonts w:ascii="Times New Roman" w:hAnsi="Times New Roman"/>
          <w:b/>
        </w:rPr>
        <w:t>Role of Cultural Background</w:t>
      </w:r>
    </w:p>
    <w:p w:rsidR="00DF37CB" w:rsidRPr="00913436" w:rsidRDefault="00FF664B" w:rsidP="00F17773">
      <w:pPr>
        <w:spacing w:line="480" w:lineRule="auto"/>
        <w:jc w:val="both"/>
        <w:rPr>
          <w:rFonts w:ascii="Times New Roman" w:hAnsi="Times New Roman"/>
        </w:rPr>
      </w:pPr>
      <w:r w:rsidRPr="00913436">
        <w:rPr>
          <w:rFonts w:ascii="Times New Roman" w:hAnsi="Times New Roman"/>
        </w:rPr>
        <w:t xml:space="preserve">One of the most influential frameworks describing cultural differences is based on </w:t>
      </w:r>
      <w:r w:rsidR="00C07011" w:rsidRPr="00913436">
        <w:rPr>
          <w:rFonts w:ascii="Times New Roman" w:hAnsi="Times New Roman"/>
        </w:rPr>
        <w:t xml:space="preserve">the </w:t>
      </w:r>
      <w:r w:rsidRPr="00913436">
        <w:rPr>
          <w:rFonts w:ascii="Times New Roman" w:hAnsi="Times New Roman"/>
        </w:rPr>
        <w:t xml:space="preserve">research of Geert Hofstede </w:t>
      </w:r>
      <w:r w:rsidR="00AE3654" w:rsidRPr="00913436">
        <w:rPr>
          <w:rFonts w:ascii="Times New Roman" w:hAnsi="Times New Roman"/>
        </w:rPr>
        <w:fldChar w:fldCharType="begin"/>
      </w:r>
      <w:r w:rsidR="00BC3149" w:rsidRPr="00913436">
        <w:rPr>
          <w:rFonts w:ascii="Times New Roman" w:hAnsi="Times New Roman"/>
        </w:rPr>
        <w:instrText xml:space="preserve"> ADDIN EN.CITE &lt;EndNote&gt;&lt;Cite&gt;&lt;Author&gt;Hofstede&lt;/Author&gt;&lt;Year&gt;2005&lt;/Year&gt;&lt;RecNum&gt;173&lt;/RecNum&gt;&lt;DisplayText&gt;(Hofstede, 2005)&lt;/DisplayText&gt;&lt;record&gt;&lt;rec-number&gt;173&lt;/rec-number&gt;&lt;foreign-keys&gt;&lt;key app="EN" db-id="2v2x59r9vzxpfme995xxxs5q2pfz2a050exr"&gt;173&lt;/key&gt;&lt;/foreign-keys&gt;&lt;ref-type name="Book"&gt;6&lt;/ref-type&gt;&lt;contributors&gt;&lt;authors&gt;&lt;author&gt;Hofstede, Geert H.&lt;/author&gt;&lt;/authors&gt;&lt;/contributors&gt;&lt;titles&gt;&lt;title&gt;Cultures and organizations: software of the mind&lt;/title&gt;&lt;/titles&gt;&lt;dates&gt;&lt;year&gt;2005&lt;/year&gt;&lt;/dates&gt;&lt;pub-location&gt;New York&lt;/pub-location&gt;&lt;publisher&gt;McGraw-Hill&lt;/publisher&gt;&lt;urls&gt;&lt;/urls&gt;&lt;/record&gt;&lt;/Cite&gt;&lt;/EndNote&gt;</w:instrText>
      </w:r>
      <w:r w:rsidR="00AE3654" w:rsidRPr="00913436">
        <w:rPr>
          <w:rFonts w:ascii="Times New Roman" w:hAnsi="Times New Roman"/>
        </w:rPr>
        <w:fldChar w:fldCharType="separate"/>
      </w:r>
      <w:r w:rsidR="00BC3149" w:rsidRPr="00913436">
        <w:rPr>
          <w:rFonts w:ascii="Times New Roman" w:hAnsi="Times New Roman"/>
          <w:noProof/>
        </w:rPr>
        <w:t>(</w:t>
      </w:r>
      <w:hyperlink w:anchor="_ENREF_13" w:tooltip="Hofstede, 2005 #173" w:history="1">
        <w:r w:rsidR="001B46ED" w:rsidRPr="00913436">
          <w:rPr>
            <w:rFonts w:ascii="Times New Roman" w:hAnsi="Times New Roman"/>
            <w:noProof/>
          </w:rPr>
          <w:t>Hofstede, 2005</w:t>
        </w:r>
      </w:hyperlink>
      <w:r w:rsidR="00BC3149" w:rsidRPr="00913436">
        <w:rPr>
          <w:rFonts w:ascii="Times New Roman" w:hAnsi="Times New Roman"/>
          <w:noProof/>
        </w:rPr>
        <w:t>)</w:t>
      </w:r>
      <w:r w:rsidR="00AE3654" w:rsidRPr="00913436">
        <w:rPr>
          <w:rFonts w:ascii="Times New Roman" w:hAnsi="Times New Roman"/>
        </w:rPr>
        <w:fldChar w:fldCharType="end"/>
      </w:r>
      <w:r w:rsidRPr="00913436">
        <w:rPr>
          <w:rFonts w:ascii="Times New Roman" w:hAnsi="Times New Roman"/>
        </w:rPr>
        <w:t xml:space="preserve"> that defines cultural differences across nations and outlines key mechanisms that influence the development of those differences. Hofsted</w:t>
      </w:r>
      <w:r w:rsidR="001C7021" w:rsidRPr="00913436">
        <w:rPr>
          <w:rFonts w:ascii="Times New Roman" w:hAnsi="Times New Roman"/>
        </w:rPr>
        <w:t>e</w:t>
      </w:r>
      <w:r w:rsidRPr="00913436">
        <w:rPr>
          <w:rFonts w:ascii="Times New Roman" w:hAnsi="Times New Roman"/>
        </w:rPr>
        <w:t xml:space="preserve"> argues that values are the core, the foundation, of culture and develops four (and later five) dimensions that capture cultural values. </w:t>
      </w:r>
      <w:r w:rsidR="001C7021" w:rsidRPr="00913436">
        <w:rPr>
          <w:rFonts w:ascii="Times New Roman" w:hAnsi="Times New Roman"/>
        </w:rPr>
        <w:t xml:space="preserve"> These dimension include Power D</w:t>
      </w:r>
      <w:r w:rsidRPr="00913436">
        <w:rPr>
          <w:rFonts w:ascii="Times New Roman" w:hAnsi="Times New Roman"/>
        </w:rPr>
        <w:t xml:space="preserve">istance, Individualism/Collectivism, Uncertainty Avoidance, Masculinity / Femininity, </w:t>
      </w:r>
      <w:r w:rsidR="001C7021" w:rsidRPr="00913436">
        <w:rPr>
          <w:rFonts w:ascii="Times New Roman" w:hAnsi="Times New Roman"/>
        </w:rPr>
        <w:t>and Short- and Long-term O</w:t>
      </w:r>
      <w:r w:rsidR="00DF37CB" w:rsidRPr="00913436">
        <w:rPr>
          <w:rFonts w:ascii="Times New Roman" w:hAnsi="Times New Roman"/>
        </w:rPr>
        <w:t>rientation</w:t>
      </w:r>
      <w:r w:rsidRPr="00913436">
        <w:rPr>
          <w:rFonts w:ascii="Times New Roman" w:hAnsi="Times New Roman"/>
        </w:rPr>
        <w:t>.  The differences in these dimensions, attributed to the influences of families, school, and day to day life</w:t>
      </w:r>
      <w:r w:rsidR="00DF37CB" w:rsidRPr="00913436">
        <w:rPr>
          <w:rFonts w:ascii="Times New Roman" w:hAnsi="Times New Roman"/>
        </w:rPr>
        <w:t>,</w:t>
      </w:r>
      <w:r w:rsidRPr="00913436">
        <w:rPr>
          <w:rFonts w:ascii="Times New Roman" w:hAnsi="Times New Roman"/>
        </w:rPr>
        <w:t xml:space="preserve"> manifest themselves in </w:t>
      </w:r>
      <w:r w:rsidR="001C7021" w:rsidRPr="00913436">
        <w:rPr>
          <w:rFonts w:ascii="Times New Roman" w:hAnsi="Times New Roman"/>
        </w:rPr>
        <w:t>variation</w:t>
      </w:r>
      <w:r w:rsidRPr="00913436">
        <w:rPr>
          <w:rFonts w:ascii="Times New Roman" w:hAnsi="Times New Roman"/>
        </w:rPr>
        <w:t xml:space="preserve"> in practices and behaviors, including those in the</w:t>
      </w:r>
      <w:r w:rsidR="008F0C9C" w:rsidRPr="00913436">
        <w:rPr>
          <w:rFonts w:ascii="Times New Roman" w:hAnsi="Times New Roman"/>
        </w:rPr>
        <w:t xml:space="preserve"> workplace. </w:t>
      </w:r>
    </w:p>
    <w:p w:rsidR="00DF37CB" w:rsidRPr="00913436" w:rsidRDefault="00DF37CB" w:rsidP="00F17773">
      <w:pPr>
        <w:spacing w:line="480" w:lineRule="auto"/>
        <w:jc w:val="both"/>
        <w:rPr>
          <w:rFonts w:ascii="Times New Roman" w:hAnsi="Times New Roman"/>
        </w:rPr>
      </w:pPr>
    </w:p>
    <w:p w:rsidR="00BC3149" w:rsidRPr="00913436" w:rsidRDefault="008F0C9C" w:rsidP="00F17773">
      <w:pPr>
        <w:spacing w:line="480" w:lineRule="auto"/>
        <w:jc w:val="both"/>
        <w:rPr>
          <w:rFonts w:ascii="Times New Roman" w:hAnsi="Times New Roman"/>
        </w:rPr>
      </w:pPr>
      <w:r w:rsidRPr="00913436">
        <w:rPr>
          <w:rFonts w:ascii="Times New Roman" w:hAnsi="Times New Roman"/>
        </w:rPr>
        <w:t>Power Distance, Individualis</w:t>
      </w:r>
      <w:r w:rsidR="00DF37CB" w:rsidRPr="00913436">
        <w:rPr>
          <w:rFonts w:ascii="Times New Roman" w:hAnsi="Times New Roman"/>
        </w:rPr>
        <w:t>m</w:t>
      </w:r>
      <w:r w:rsidRPr="00913436">
        <w:rPr>
          <w:rFonts w:ascii="Times New Roman" w:hAnsi="Times New Roman"/>
        </w:rPr>
        <w:t xml:space="preserve">/Collectivism and Uncertainty Avoidance appear to be most related to innovative orientation.  Power distance refers to </w:t>
      </w:r>
      <w:r w:rsidR="0053745B" w:rsidRPr="00913436">
        <w:rPr>
          <w:rFonts w:ascii="Times New Roman" w:hAnsi="Times New Roman"/>
        </w:rPr>
        <w:t xml:space="preserve">the “extent to which a </w:t>
      </w:r>
      <w:r w:rsidR="0053745B" w:rsidRPr="00913436">
        <w:rPr>
          <w:rFonts w:ascii="Times New Roman" w:hAnsi="Times New Roman"/>
        </w:rPr>
        <w:lastRenderedPageBreak/>
        <w:t xml:space="preserve">society accepts the fact that power in institutions and organizations is distributed unequally” </w:t>
      </w:r>
      <w:r w:rsidR="00AE3654" w:rsidRPr="00913436">
        <w:rPr>
          <w:rFonts w:ascii="Times New Roman" w:hAnsi="Times New Roman"/>
        </w:rPr>
        <w:fldChar w:fldCharType="begin"/>
      </w:r>
      <w:r w:rsidR="0053745B" w:rsidRPr="00913436">
        <w:rPr>
          <w:rFonts w:ascii="Times New Roman" w:hAnsi="Times New Roman"/>
        </w:rPr>
        <w:instrText xml:space="preserve"> ADDIN EN.CITE &lt;EndNote&gt;&lt;Cite&gt;&lt;Author&gt;Hofstede&lt;/Author&gt;&lt;Year&gt;2005&lt;/Year&gt;&lt;RecNum&gt;173&lt;/RecNum&gt;&lt;DisplayText&gt;(Hofstede, 2005)&lt;/DisplayText&gt;&lt;record&gt;&lt;rec-number&gt;173&lt;/rec-number&gt;&lt;foreign-keys&gt;&lt;key app="EN" db-id="2v2x59r9vzxpfme995xxxs5q2pfz2a050exr"&gt;173&lt;/key&gt;&lt;/foreign-keys&gt;&lt;ref-type name="Book"&gt;6&lt;/ref-type&gt;&lt;contributors&gt;&lt;authors&gt;&lt;author&gt;Hofstede, Geert H.&lt;/author&gt;&lt;/authors&gt;&lt;/contributors&gt;&lt;titles&gt;&lt;title&gt;Cultures and organizations: software of the mind&lt;/title&gt;&lt;/titles&gt;&lt;dates&gt;&lt;year&gt;2005&lt;/year&gt;&lt;/dates&gt;&lt;pub-location&gt;New York&lt;/pub-location&gt;&lt;publisher&gt;McGraw-Hill&lt;/publisher&gt;&lt;urls&gt;&lt;/urls&gt;&lt;/record&gt;&lt;/Cite&gt;&lt;/EndNote&gt;</w:instrText>
      </w:r>
      <w:r w:rsidR="00AE3654" w:rsidRPr="00913436">
        <w:rPr>
          <w:rFonts w:ascii="Times New Roman" w:hAnsi="Times New Roman"/>
        </w:rPr>
        <w:fldChar w:fldCharType="separate"/>
      </w:r>
      <w:r w:rsidR="0053745B" w:rsidRPr="00913436">
        <w:rPr>
          <w:rFonts w:ascii="Times New Roman" w:hAnsi="Times New Roman"/>
          <w:noProof/>
        </w:rPr>
        <w:t>(</w:t>
      </w:r>
      <w:hyperlink w:anchor="_ENREF_13" w:tooltip="Hofstede, 2005 #173" w:history="1">
        <w:r w:rsidR="001B46ED" w:rsidRPr="00913436">
          <w:rPr>
            <w:rFonts w:ascii="Times New Roman" w:hAnsi="Times New Roman"/>
            <w:noProof/>
          </w:rPr>
          <w:t>Hofstede, 2005</w:t>
        </w:r>
      </w:hyperlink>
      <w:r w:rsidR="0053745B" w:rsidRPr="00913436">
        <w:rPr>
          <w:rFonts w:ascii="Times New Roman" w:hAnsi="Times New Roman"/>
          <w:noProof/>
        </w:rPr>
        <w:t>)</w:t>
      </w:r>
      <w:r w:rsidR="00AE3654" w:rsidRPr="00913436">
        <w:rPr>
          <w:rFonts w:ascii="Times New Roman" w:hAnsi="Times New Roman"/>
        </w:rPr>
        <w:fldChar w:fldCharType="end"/>
      </w:r>
      <w:r w:rsidR="0053745B" w:rsidRPr="00913436">
        <w:rPr>
          <w:rFonts w:ascii="Times New Roman" w:hAnsi="Times New Roman"/>
        </w:rPr>
        <w:t>.  Individuals that come from cultures with High</w:t>
      </w:r>
      <w:r w:rsidR="00DF37CB" w:rsidRPr="00913436">
        <w:rPr>
          <w:rFonts w:ascii="Times New Roman" w:hAnsi="Times New Roman"/>
        </w:rPr>
        <w:t xml:space="preserve"> Power Distance tend to accept inequality and control of the less powerful and by the more powerful</w:t>
      </w:r>
      <w:r w:rsidR="008F29EB" w:rsidRPr="00913436">
        <w:rPr>
          <w:rFonts w:ascii="Times New Roman" w:hAnsi="Times New Roman"/>
        </w:rPr>
        <w:t>.</w:t>
      </w:r>
      <w:r w:rsidR="00DF37CB" w:rsidRPr="00913436">
        <w:rPr>
          <w:rFonts w:ascii="Times New Roman" w:hAnsi="Times New Roman"/>
        </w:rPr>
        <w:t xml:space="preserve">  Thus, in the societies that are high in power distance, the relationship </w:t>
      </w:r>
      <w:r w:rsidR="00BC3149" w:rsidRPr="00913436">
        <w:rPr>
          <w:rFonts w:ascii="Times New Roman" w:hAnsi="Times New Roman"/>
        </w:rPr>
        <w:t xml:space="preserve">between managers and subordinates are based on compliance and discipline. Societies that are characterized by Low Power Distance, leadership styles promote employee empowerment and autonomy, ownership of responsibility and independent decision-making </w:t>
      </w:r>
      <w:r w:rsidR="00AE3654" w:rsidRPr="00913436">
        <w:rPr>
          <w:rFonts w:ascii="Times New Roman" w:hAnsi="Times New Roman"/>
        </w:rPr>
        <w:fldChar w:fldCharType="begin"/>
      </w:r>
      <w:r w:rsidR="00BC3149" w:rsidRPr="00913436">
        <w:rPr>
          <w:rFonts w:ascii="Times New Roman" w:hAnsi="Times New Roman"/>
        </w:rPr>
        <w:instrText xml:space="preserve"> ADDIN EN.CITE &lt;EndNote&gt;&lt;Cite&gt;&lt;Author&gt;Erez&lt;/Author&gt;&lt;Year&gt;2010&lt;/Year&gt;&lt;RecNum&gt;4&lt;/RecNum&gt;&lt;DisplayText&gt;(Erez &amp;amp; Nouri, 2010)&lt;/DisplayText&gt;&lt;record&gt;&lt;rec-number&gt;4&lt;/rec-number&gt;&lt;foreign-keys&gt;&lt;key app="EN" db-id="2v2x59r9vzxpfme995xxxs5q2pfz2a050exr"&gt;4&lt;/key&gt;&lt;/foreign-keys&gt;&lt;ref-type name="Journal Article"&gt;17&lt;/ref-type&gt;&lt;contributors&gt;&lt;authors&gt;&lt;author&gt;Erez, Miriam&lt;/author&gt;&lt;author&gt;Nouri, Rikki&lt;/author&gt;&lt;/authors&gt;&lt;/contributors&gt;&lt;titles&gt;&lt;title&gt;Creativity: The Influence of Cultural, Social, and Work Contexts&lt;/title&gt;&lt;secondary-title&gt;Management and Organization Review&lt;/secondary-title&gt;&lt;/titles&gt;&lt;periodical&gt;&lt;full-title&gt;Management and Organization Review&lt;/full-title&gt;&lt;/periodical&gt;&lt;pages&gt;351-370&lt;/pages&gt;&lt;volume&gt;6&lt;/volume&gt;&lt;number&gt;3&lt;/number&gt;&lt;keywords&gt;&lt;keyword&gt;creativity&lt;/keyword&gt;&lt;keyword&gt;culture&lt;/keyword&gt;&lt;keyword&gt;novelty&lt;/keyword&gt;&lt;keyword&gt;social context&lt;/keyword&gt;&lt;keyword&gt;task context&lt;/keyword&gt;&lt;keyword&gt;usefulness&lt;/keyword&gt;&lt;/keywords&gt;&lt;dates&gt;&lt;year&gt;2010&lt;/year&gt;&lt;/dates&gt;&lt;publisher&gt;Blackwell Publishing Ltd&lt;/publisher&gt;&lt;isbn&gt;1740-8784&lt;/isbn&gt;&lt;urls&gt;&lt;related-urls&gt;&lt;url&gt;http://dx.doi.org/10.1111/j.1740-8784.2010.00191.x&lt;/url&gt;&lt;/related-urls&gt;&lt;/urls&gt;&lt;electronic-resource-num&gt;10.1111/j.1740-8784.2010.00191.x&lt;/electronic-resource-num&gt;&lt;/record&gt;&lt;/Cite&gt;&lt;/EndNote&gt;</w:instrText>
      </w:r>
      <w:r w:rsidR="00AE3654" w:rsidRPr="00913436">
        <w:rPr>
          <w:rFonts w:ascii="Times New Roman" w:hAnsi="Times New Roman"/>
        </w:rPr>
        <w:fldChar w:fldCharType="separate"/>
      </w:r>
      <w:r w:rsidR="00BC3149" w:rsidRPr="00913436">
        <w:rPr>
          <w:rFonts w:ascii="Times New Roman" w:hAnsi="Times New Roman"/>
          <w:noProof/>
        </w:rPr>
        <w:t>(</w:t>
      </w:r>
      <w:hyperlink w:anchor="_ENREF_10" w:tooltip="Erez, 2010 #4" w:history="1">
        <w:r w:rsidR="001B46ED" w:rsidRPr="00913436">
          <w:rPr>
            <w:rFonts w:ascii="Times New Roman" w:hAnsi="Times New Roman"/>
            <w:noProof/>
          </w:rPr>
          <w:t>Erez &amp; Nouri, 2010</w:t>
        </w:r>
      </w:hyperlink>
      <w:r w:rsidR="00BC3149" w:rsidRPr="00913436">
        <w:rPr>
          <w:rFonts w:ascii="Times New Roman" w:hAnsi="Times New Roman"/>
          <w:noProof/>
        </w:rPr>
        <w:t>)</w:t>
      </w:r>
      <w:r w:rsidR="00AE3654" w:rsidRPr="00913436">
        <w:rPr>
          <w:rFonts w:ascii="Times New Roman" w:hAnsi="Times New Roman"/>
        </w:rPr>
        <w:fldChar w:fldCharType="end"/>
      </w:r>
      <w:r w:rsidR="00BC3149" w:rsidRPr="00913436">
        <w:rPr>
          <w:rFonts w:ascii="Times New Roman" w:hAnsi="Times New Roman"/>
        </w:rPr>
        <w:t xml:space="preserve">.  </w:t>
      </w:r>
      <w:r w:rsidR="008F29EB" w:rsidRPr="00913436">
        <w:rPr>
          <w:rFonts w:ascii="Times New Roman" w:hAnsi="Times New Roman"/>
        </w:rPr>
        <w:t xml:space="preserve">  </w:t>
      </w:r>
    </w:p>
    <w:p w:rsidR="00BC3149" w:rsidRPr="00913436" w:rsidRDefault="00BC3149" w:rsidP="00F17773">
      <w:pPr>
        <w:spacing w:line="480" w:lineRule="auto"/>
        <w:jc w:val="both"/>
        <w:rPr>
          <w:rFonts w:ascii="Times New Roman" w:hAnsi="Times New Roman"/>
        </w:rPr>
      </w:pPr>
    </w:p>
    <w:p w:rsidR="00BC3149" w:rsidRPr="00913436" w:rsidRDefault="008F29EB" w:rsidP="00F17773">
      <w:pPr>
        <w:spacing w:line="480" w:lineRule="auto"/>
        <w:jc w:val="both"/>
        <w:rPr>
          <w:rFonts w:ascii="Times New Roman" w:hAnsi="Times New Roman"/>
        </w:rPr>
      </w:pPr>
      <w:r w:rsidRPr="00913436">
        <w:rPr>
          <w:rFonts w:ascii="Times New Roman" w:hAnsi="Times New Roman"/>
        </w:rPr>
        <w:t xml:space="preserve">Individualism/Collectivism refers to the degree to which people </w:t>
      </w:r>
      <w:r w:rsidR="001C7021" w:rsidRPr="00913436">
        <w:rPr>
          <w:rFonts w:ascii="Times New Roman" w:hAnsi="Times New Roman"/>
        </w:rPr>
        <w:t>distinguish</w:t>
      </w:r>
      <w:r w:rsidR="00BC3149" w:rsidRPr="00913436">
        <w:rPr>
          <w:rFonts w:ascii="Times New Roman" w:hAnsi="Times New Roman"/>
        </w:rPr>
        <w:t xml:space="preserve"> between in-groups vs. </w:t>
      </w:r>
      <w:r w:rsidRPr="00913436">
        <w:rPr>
          <w:rFonts w:ascii="Times New Roman" w:hAnsi="Times New Roman"/>
        </w:rPr>
        <w:t>outgroups</w:t>
      </w:r>
      <w:r w:rsidR="00BC3149" w:rsidRPr="00913436">
        <w:rPr>
          <w:rFonts w:ascii="Times New Roman" w:hAnsi="Times New Roman"/>
        </w:rPr>
        <w:t xml:space="preserve"> and self-direction vs. conformity </w:t>
      </w:r>
      <w:r w:rsidR="00AE3654" w:rsidRPr="00913436">
        <w:rPr>
          <w:rFonts w:ascii="Times New Roman" w:hAnsi="Times New Roman"/>
        </w:rPr>
        <w:fldChar w:fldCharType="begin"/>
      </w:r>
      <w:r w:rsidR="00BC3149" w:rsidRPr="00913436">
        <w:rPr>
          <w:rFonts w:ascii="Times New Roman" w:hAnsi="Times New Roman"/>
        </w:rPr>
        <w:instrText xml:space="preserve"> ADDIN EN.CITE &lt;EndNote&gt;&lt;Cite&gt;&lt;Author&gt;Hofstede&lt;/Author&gt;&lt;Year&gt;2005&lt;/Year&gt;&lt;RecNum&gt;173&lt;/RecNum&gt;&lt;DisplayText&gt;(Hofstede, 2005)&lt;/DisplayText&gt;&lt;record&gt;&lt;rec-number&gt;173&lt;/rec-number&gt;&lt;foreign-keys&gt;&lt;key app="EN" db-id="2v2x59r9vzxpfme995xxxs5q2pfz2a050exr"&gt;173&lt;/key&gt;&lt;/foreign-keys&gt;&lt;ref-type name="Book"&gt;6&lt;/ref-type&gt;&lt;contributors&gt;&lt;authors&gt;&lt;author&gt;Hofstede, Geert H.&lt;/author&gt;&lt;/authors&gt;&lt;/contributors&gt;&lt;titles&gt;&lt;title&gt;Cultures and organizations: software of the mind&lt;/title&gt;&lt;/titles&gt;&lt;dates&gt;&lt;year&gt;2005&lt;/year&gt;&lt;/dates&gt;&lt;pub-location&gt;New York&lt;/pub-location&gt;&lt;publisher&gt;McGraw-Hill&lt;/publisher&gt;&lt;urls&gt;&lt;/urls&gt;&lt;/record&gt;&lt;/Cite&gt;&lt;/EndNote&gt;</w:instrText>
      </w:r>
      <w:r w:rsidR="00AE3654" w:rsidRPr="00913436">
        <w:rPr>
          <w:rFonts w:ascii="Times New Roman" w:hAnsi="Times New Roman"/>
        </w:rPr>
        <w:fldChar w:fldCharType="separate"/>
      </w:r>
      <w:r w:rsidR="00BC3149" w:rsidRPr="00913436">
        <w:rPr>
          <w:rFonts w:ascii="Times New Roman" w:hAnsi="Times New Roman"/>
          <w:noProof/>
        </w:rPr>
        <w:t>(</w:t>
      </w:r>
      <w:hyperlink w:anchor="_ENREF_13" w:tooltip="Hofstede, 2005 #173" w:history="1">
        <w:r w:rsidR="001B46ED" w:rsidRPr="00913436">
          <w:rPr>
            <w:rFonts w:ascii="Times New Roman" w:hAnsi="Times New Roman"/>
            <w:noProof/>
          </w:rPr>
          <w:t>Hofstede, 2005</w:t>
        </w:r>
      </w:hyperlink>
      <w:r w:rsidR="00BC3149" w:rsidRPr="00913436">
        <w:rPr>
          <w:rFonts w:ascii="Times New Roman" w:hAnsi="Times New Roman"/>
          <w:noProof/>
        </w:rPr>
        <w:t>)</w:t>
      </w:r>
      <w:r w:rsidR="00AE3654" w:rsidRPr="00913436">
        <w:rPr>
          <w:rFonts w:ascii="Times New Roman" w:hAnsi="Times New Roman"/>
        </w:rPr>
        <w:fldChar w:fldCharType="end"/>
      </w:r>
      <w:r w:rsidRPr="00913436">
        <w:rPr>
          <w:rFonts w:ascii="Times New Roman" w:hAnsi="Times New Roman"/>
        </w:rPr>
        <w:t xml:space="preserve">.  </w:t>
      </w:r>
      <w:r w:rsidR="00BC3149" w:rsidRPr="00913436">
        <w:rPr>
          <w:rFonts w:ascii="Times New Roman" w:hAnsi="Times New Roman"/>
        </w:rPr>
        <w:t xml:space="preserve">Individualism emphasizes independence, </w:t>
      </w:r>
      <w:r w:rsidR="001C7021" w:rsidRPr="00913436">
        <w:rPr>
          <w:rFonts w:ascii="Times New Roman" w:hAnsi="Times New Roman"/>
        </w:rPr>
        <w:t>autonomy</w:t>
      </w:r>
      <w:r w:rsidR="00BC3149" w:rsidRPr="00913436">
        <w:rPr>
          <w:rFonts w:ascii="Times New Roman" w:hAnsi="Times New Roman"/>
        </w:rPr>
        <w:t xml:space="preserve">, self-initiative, uniqueness, individual goals, while Collectivism focuses on harmony, consensus, group goals and conformity. </w:t>
      </w:r>
    </w:p>
    <w:p w:rsidR="00BC3149" w:rsidRPr="00913436" w:rsidRDefault="00BC3149" w:rsidP="00F17773">
      <w:pPr>
        <w:spacing w:line="480" w:lineRule="auto"/>
        <w:jc w:val="both"/>
        <w:rPr>
          <w:rFonts w:ascii="Times New Roman" w:hAnsi="Times New Roman"/>
        </w:rPr>
      </w:pPr>
    </w:p>
    <w:p w:rsidR="00BD6266" w:rsidRPr="00913436" w:rsidRDefault="00BC3149" w:rsidP="00F17773">
      <w:pPr>
        <w:spacing w:line="480" w:lineRule="auto"/>
        <w:jc w:val="both"/>
        <w:rPr>
          <w:rFonts w:ascii="Times New Roman" w:hAnsi="Times New Roman"/>
        </w:rPr>
      </w:pPr>
      <w:r w:rsidRPr="00913436">
        <w:rPr>
          <w:rFonts w:ascii="Times New Roman" w:hAnsi="Times New Roman"/>
        </w:rPr>
        <w:t xml:space="preserve">Finally, Uncertainty Avoidance refers to the level of stress experienced by individuals when faced with unknown situation.  Uncertainty Avoidance encompasses dimensions of tolerance for risk and ambiguity and the degree of reliance on rules and strict procedures to reduce uncertainty and restrict improvisation and novelty </w:t>
      </w:r>
      <w:r w:rsidR="00AE3654" w:rsidRPr="00913436">
        <w:rPr>
          <w:rFonts w:ascii="Times New Roman" w:hAnsi="Times New Roman"/>
        </w:rPr>
        <w:fldChar w:fldCharType="begin"/>
      </w:r>
      <w:r w:rsidR="00BD6266" w:rsidRPr="00913436">
        <w:rPr>
          <w:rFonts w:ascii="Times New Roman" w:hAnsi="Times New Roman"/>
        </w:rPr>
        <w:instrText xml:space="preserve"> ADDIN EN.CITE &lt;EndNote&gt;&lt;Cite&gt;&lt;Author&gt;Erez&lt;/Author&gt;&lt;Year&gt;2010&lt;/Year&gt;&lt;RecNum&gt;4&lt;/RecNum&gt;&lt;DisplayText&gt;(Erez &amp;amp; Nouri, 2010)&lt;/DisplayText&gt;&lt;record&gt;&lt;rec-number&gt;4&lt;/rec-number&gt;&lt;foreign-keys&gt;&lt;key app="EN" db-id="2v2x59r9vzxpfme995xxxs5q2pfz2a050exr"&gt;4&lt;/key&gt;&lt;/foreign-keys&gt;&lt;ref-type name="Journal Article"&gt;17&lt;/ref-type&gt;&lt;contributors&gt;&lt;authors&gt;&lt;author&gt;Erez, Miriam&lt;/author&gt;&lt;author&gt;Nouri, Rikki&lt;/author&gt;&lt;/authors&gt;&lt;/contributors&gt;&lt;titles&gt;&lt;title&gt;Creativity: The Influence of Cultural, Social, and Work Contexts&lt;/title&gt;&lt;secondary-title&gt;Management and Organization Review&lt;/secondary-title&gt;&lt;/titles&gt;&lt;periodical&gt;&lt;full-title&gt;Management and Organization Review&lt;/full-title&gt;&lt;/periodical&gt;&lt;pages&gt;351-370&lt;/pages&gt;&lt;volume&gt;6&lt;/volume&gt;&lt;number&gt;3&lt;/number&gt;&lt;keywords&gt;&lt;keyword&gt;creativity&lt;/keyword&gt;&lt;keyword&gt;culture&lt;/keyword&gt;&lt;keyword&gt;novelty&lt;/keyword&gt;&lt;keyword&gt;social context&lt;/keyword&gt;&lt;keyword&gt;task context&lt;/keyword&gt;&lt;keyword&gt;usefulness&lt;/keyword&gt;&lt;/keywords&gt;&lt;dates&gt;&lt;year&gt;2010&lt;/year&gt;&lt;/dates&gt;&lt;publisher&gt;Blackwell Publishing Ltd&lt;/publisher&gt;&lt;isbn&gt;1740-8784&lt;/isbn&gt;&lt;urls&gt;&lt;related-urls&gt;&lt;url&gt;http://dx.doi.org/10.1111/j.1740-8784.2010.00191.x&lt;/url&gt;&lt;/related-urls&gt;&lt;/urls&gt;&lt;electronic-resource-num&gt;10.1111/j.1740-8784.2010.00191.x&lt;/electronic-resource-num&gt;&lt;/record&gt;&lt;/Cite&gt;&lt;/EndNote&gt;</w:instrText>
      </w:r>
      <w:r w:rsidR="00AE3654" w:rsidRPr="00913436">
        <w:rPr>
          <w:rFonts w:ascii="Times New Roman" w:hAnsi="Times New Roman"/>
        </w:rPr>
        <w:fldChar w:fldCharType="separate"/>
      </w:r>
      <w:r w:rsidR="00BD6266" w:rsidRPr="00913436">
        <w:rPr>
          <w:rFonts w:ascii="Times New Roman" w:hAnsi="Times New Roman"/>
          <w:noProof/>
        </w:rPr>
        <w:t>(</w:t>
      </w:r>
      <w:hyperlink w:anchor="_ENREF_10" w:tooltip="Erez, 2010 #4" w:history="1">
        <w:r w:rsidR="001B46ED" w:rsidRPr="00913436">
          <w:rPr>
            <w:rFonts w:ascii="Times New Roman" w:hAnsi="Times New Roman"/>
            <w:noProof/>
          </w:rPr>
          <w:t>Erez &amp; Nouri, 2010</w:t>
        </w:r>
      </w:hyperlink>
      <w:r w:rsidR="00BD6266" w:rsidRPr="00913436">
        <w:rPr>
          <w:rFonts w:ascii="Times New Roman" w:hAnsi="Times New Roman"/>
          <w:noProof/>
        </w:rPr>
        <w:t>)</w:t>
      </w:r>
      <w:r w:rsidR="00AE3654" w:rsidRPr="00913436">
        <w:rPr>
          <w:rFonts w:ascii="Times New Roman" w:hAnsi="Times New Roman"/>
        </w:rPr>
        <w:fldChar w:fldCharType="end"/>
      </w:r>
      <w:r w:rsidR="00BD6266" w:rsidRPr="00913436">
        <w:rPr>
          <w:rFonts w:ascii="Times New Roman" w:hAnsi="Times New Roman"/>
        </w:rPr>
        <w:t>.</w:t>
      </w:r>
    </w:p>
    <w:p w:rsidR="00DF37CB" w:rsidRPr="00913436" w:rsidRDefault="00DF37CB" w:rsidP="00F17773">
      <w:pPr>
        <w:spacing w:line="480" w:lineRule="auto"/>
        <w:jc w:val="both"/>
        <w:rPr>
          <w:rFonts w:ascii="Times New Roman" w:hAnsi="Times New Roman"/>
        </w:rPr>
      </w:pPr>
    </w:p>
    <w:p w:rsidR="00BD6266" w:rsidRPr="00913436" w:rsidRDefault="00BD6266" w:rsidP="00F17773">
      <w:pPr>
        <w:spacing w:line="480" w:lineRule="auto"/>
        <w:jc w:val="both"/>
        <w:rPr>
          <w:rFonts w:ascii="Times New Roman" w:hAnsi="Times New Roman"/>
        </w:rPr>
      </w:pPr>
      <w:r w:rsidRPr="00913436">
        <w:rPr>
          <w:rFonts w:ascii="Times New Roman" w:hAnsi="Times New Roman"/>
        </w:rPr>
        <w:t xml:space="preserve">Traditionally, research investigated </w:t>
      </w:r>
      <w:r w:rsidR="00C66004" w:rsidRPr="00913436">
        <w:rPr>
          <w:rFonts w:ascii="Times New Roman" w:hAnsi="Times New Roman"/>
        </w:rPr>
        <w:t xml:space="preserve">cross-cultural differences utilizing East vs. West dichotomy. Individuals from Eastern societies are generally characterized by high collectivism, high power distance and high uncertainty avoidance, while individuals from western societies tend to be highly individualistic and hold low power distance, </w:t>
      </w:r>
      <w:r w:rsidR="001C7021" w:rsidRPr="00913436">
        <w:rPr>
          <w:rFonts w:ascii="Times New Roman" w:hAnsi="Times New Roman"/>
        </w:rPr>
        <w:t xml:space="preserve">and </w:t>
      </w:r>
      <w:r w:rsidR="00C66004" w:rsidRPr="00913436">
        <w:rPr>
          <w:rFonts w:ascii="Times New Roman" w:hAnsi="Times New Roman"/>
        </w:rPr>
        <w:t xml:space="preserve">low </w:t>
      </w:r>
      <w:r w:rsidR="00C66004" w:rsidRPr="00913436">
        <w:rPr>
          <w:rFonts w:ascii="Times New Roman" w:hAnsi="Times New Roman"/>
        </w:rPr>
        <w:lastRenderedPageBreak/>
        <w:t>uncertainty</w:t>
      </w:r>
      <w:r w:rsidR="001C7021" w:rsidRPr="00913436">
        <w:rPr>
          <w:rFonts w:ascii="Times New Roman" w:hAnsi="Times New Roman"/>
        </w:rPr>
        <w:t xml:space="preserve"> avoidance values.  I </w:t>
      </w:r>
      <w:r w:rsidR="00C66004" w:rsidRPr="00913436">
        <w:rPr>
          <w:rFonts w:ascii="Times New Roman" w:hAnsi="Times New Roman"/>
        </w:rPr>
        <w:t xml:space="preserve">use the framework of East vs. West for the purposes of present study. </w:t>
      </w:r>
    </w:p>
    <w:p w:rsidR="00022107" w:rsidRPr="00913436" w:rsidRDefault="00022107" w:rsidP="00F17773">
      <w:pPr>
        <w:spacing w:line="480" w:lineRule="auto"/>
        <w:jc w:val="both"/>
        <w:rPr>
          <w:rFonts w:ascii="Times New Roman" w:hAnsi="Times New Roman"/>
        </w:rPr>
      </w:pPr>
    </w:p>
    <w:p w:rsidR="00C66004" w:rsidRPr="00913436" w:rsidRDefault="008F29EB" w:rsidP="00F17773">
      <w:pPr>
        <w:spacing w:line="480" w:lineRule="auto"/>
        <w:jc w:val="both"/>
        <w:rPr>
          <w:rFonts w:ascii="Times New Roman" w:hAnsi="Times New Roman"/>
          <w:b/>
        </w:rPr>
      </w:pPr>
      <w:r w:rsidRPr="00913436">
        <w:rPr>
          <w:rFonts w:ascii="Times New Roman" w:hAnsi="Times New Roman"/>
          <w:b/>
        </w:rPr>
        <w:t>Relationship between CEO cultural background and Firm Innovativeness</w:t>
      </w:r>
    </w:p>
    <w:p w:rsidR="00EB47AB" w:rsidRPr="00913436" w:rsidRDefault="006E3D3C" w:rsidP="00F17773">
      <w:pPr>
        <w:spacing w:line="480" w:lineRule="auto"/>
        <w:jc w:val="both"/>
        <w:rPr>
          <w:rFonts w:ascii="Times New Roman" w:hAnsi="Times New Roman"/>
          <w:u w:val="single"/>
        </w:rPr>
      </w:pPr>
      <w:r w:rsidRPr="00913436">
        <w:rPr>
          <w:rFonts w:ascii="Times New Roman" w:hAnsi="Times New Roman"/>
          <w:u w:val="single"/>
        </w:rPr>
        <w:t xml:space="preserve">Effect of Culture through </w:t>
      </w:r>
      <w:r w:rsidR="00C66004" w:rsidRPr="00913436">
        <w:rPr>
          <w:rFonts w:ascii="Times New Roman" w:hAnsi="Times New Roman"/>
          <w:u w:val="single"/>
        </w:rPr>
        <w:t xml:space="preserve">Resource Allocation </w:t>
      </w:r>
    </w:p>
    <w:p w:rsidR="00EB47AB" w:rsidRPr="00913436" w:rsidRDefault="00EB47AB" w:rsidP="00F17773">
      <w:pPr>
        <w:spacing w:line="480" w:lineRule="auto"/>
        <w:jc w:val="both"/>
        <w:rPr>
          <w:rFonts w:ascii="Times New Roman" w:hAnsi="Times New Roman"/>
          <w:b/>
        </w:rPr>
      </w:pPr>
      <w:r w:rsidRPr="00913436">
        <w:rPr>
          <w:rFonts w:ascii="Times New Roman" w:hAnsi="Times New Roman"/>
        </w:rPr>
        <w:t>Cultural background and values play an important role in influencing management decision-making and resource allocation practices that in turn get reflected in firm’s innovation strategy.</w:t>
      </w:r>
      <w:r w:rsidRPr="00913436">
        <w:rPr>
          <w:rFonts w:ascii="Times New Roman" w:hAnsi="Times New Roman"/>
          <w:b/>
        </w:rPr>
        <w:t xml:space="preserve"> </w:t>
      </w:r>
      <w:r w:rsidRPr="00913436">
        <w:rPr>
          <w:rFonts w:ascii="Times New Roman" w:hAnsi="Times New Roman"/>
        </w:rPr>
        <w:t xml:space="preserve">Radical and Incremental innovations are associated with different resource requirements.  Radical innovations typically require significant investments, including financial capital and human resources.  These types of innovations are also associated with greater risk and uncertainty.  In contrast, incremental innovations are less costly and risky.  They require smaller investments and they rely on the existing technology and knowledge and thus have more predictable outcomes. </w:t>
      </w:r>
    </w:p>
    <w:p w:rsidR="00EB47AB" w:rsidRPr="00913436" w:rsidRDefault="00EB47AB" w:rsidP="00F17773">
      <w:pPr>
        <w:spacing w:line="480" w:lineRule="auto"/>
        <w:jc w:val="both"/>
        <w:rPr>
          <w:rFonts w:ascii="Times New Roman" w:hAnsi="Times New Roman"/>
        </w:rPr>
      </w:pPr>
    </w:p>
    <w:p w:rsidR="00C329F7" w:rsidRPr="00913436" w:rsidRDefault="00EB47AB" w:rsidP="00F17773">
      <w:pPr>
        <w:spacing w:line="480" w:lineRule="auto"/>
        <w:jc w:val="both"/>
        <w:rPr>
          <w:rFonts w:ascii="Times New Roman" w:hAnsi="Times New Roman"/>
        </w:rPr>
      </w:pPr>
      <w:r w:rsidRPr="00913436">
        <w:rPr>
          <w:rFonts w:ascii="Times New Roman" w:hAnsi="Times New Roman"/>
        </w:rPr>
        <w:t xml:space="preserve">Individuals from Eastern societies will tend to </w:t>
      </w:r>
      <w:r w:rsidR="00176180" w:rsidRPr="00913436">
        <w:rPr>
          <w:rFonts w:ascii="Times New Roman" w:hAnsi="Times New Roman"/>
        </w:rPr>
        <w:t>support</w:t>
      </w:r>
      <w:r w:rsidRPr="00913436">
        <w:rPr>
          <w:rFonts w:ascii="Times New Roman" w:hAnsi="Times New Roman"/>
        </w:rPr>
        <w:t xml:space="preserve"> more incremental</w:t>
      </w:r>
      <w:r w:rsidR="00176180" w:rsidRPr="00913436">
        <w:rPr>
          <w:rFonts w:ascii="Times New Roman" w:hAnsi="Times New Roman"/>
        </w:rPr>
        <w:t xml:space="preserve"> </w:t>
      </w:r>
      <w:r w:rsidR="002A0892" w:rsidRPr="00913436">
        <w:rPr>
          <w:rFonts w:ascii="Times New Roman" w:hAnsi="Times New Roman"/>
        </w:rPr>
        <w:t xml:space="preserve">initiatives </w:t>
      </w:r>
      <w:r w:rsidRPr="00913436">
        <w:rPr>
          <w:rFonts w:ascii="Times New Roman" w:hAnsi="Times New Roman"/>
        </w:rPr>
        <w:t>as those</w:t>
      </w:r>
      <w:r w:rsidR="002A0892" w:rsidRPr="00913436">
        <w:rPr>
          <w:rFonts w:ascii="Times New Roman" w:hAnsi="Times New Roman"/>
        </w:rPr>
        <w:t xml:space="preserve"> have greater synergy with firm’s existing product line and resource availability, </w:t>
      </w:r>
      <w:r w:rsidRPr="00913436">
        <w:rPr>
          <w:rFonts w:ascii="Times New Roman" w:hAnsi="Times New Roman"/>
        </w:rPr>
        <w:t xml:space="preserve">are </w:t>
      </w:r>
      <w:r w:rsidR="002A0892" w:rsidRPr="00913436">
        <w:rPr>
          <w:rFonts w:ascii="Times New Roman" w:hAnsi="Times New Roman"/>
        </w:rPr>
        <w:t>in greater alignment with firm’s on-going strategy and are associated w</w:t>
      </w:r>
      <w:r w:rsidR="00526702" w:rsidRPr="00913436">
        <w:rPr>
          <w:rFonts w:ascii="Times New Roman" w:hAnsi="Times New Roman"/>
        </w:rPr>
        <w:t xml:space="preserve">ith lower risk and uncertainty </w:t>
      </w:r>
      <w:r w:rsidR="002A0892" w:rsidRPr="00913436">
        <w:rPr>
          <w:rFonts w:ascii="Times New Roman" w:hAnsi="Times New Roman"/>
        </w:rPr>
        <w:t>and greate</w:t>
      </w:r>
      <w:r w:rsidRPr="00913436">
        <w:rPr>
          <w:rFonts w:ascii="Times New Roman" w:hAnsi="Times New Roman"/>
        </w:rPr>
        <w:t>r practicality and feasibility</w:t>
      </w:r>
      <w:r w:rsidR="00F229E9" w:rsidRPr="00913436">
        <w:rPr>
          <w:rFonts w:ascii="Times New Roman" w:hAnsi="Times New Roman"/>
        </w:rPr>
        <w:t xml:space="preserve">. </w:t>
      </w:r>
      <w:r w:rsidR="009837D2" w:rsidRPr="00913436">
        <w:rPr>
          <w:rFonts w:ascii="Times New Roman" w:hAnsi="Times New Roman"/>
        </w:rPr>
        <w:t xml:space="preserve">Individuals from Western Societies will tend to support more radical initiatives as those may be </w:t>
      </w:r>
      <w:r w:rsidR="00526702" w:rsidRPr="00913436">
        <w:rPr>
          <w:rFonts w:ascii="Times New Roman" w:hAnsi="Times New Roman"/>
        </w:rPr>
        <w:t>perceived as providing opportunities</w:t>
      </w:r>
      <w:r w:rsidRPr="00913436">
        <w:rPr>
          <w:rFonts w:ascii="Times New Roman" w:hAnsi="Times New Roman"/>
        </w:rPr>
        <w:t xml:space="preserve"> to break away from competition and significantly advance existing product offerings</w:t>
      </w:r>
      <w:r w:rsidR="00526702" w:rsidRPr="00913436">
        <w:rPr>
          <w:rFonts w:ascii="Times New Roman" w:hAnsi="Times New Roman"/>
        </w:rPr>
        <w:t xml:space="preserve">.  Individuals from Western societies </w:t>
      </w:r>
      <w:r w:rsidRPr="00913436">
        <w:rPr>
          <w:rFonts w:ascii="Times New Roman" w:hAnsi="Times New Roman"/>
        </w:rPr>
        <w:t>will be less concerned with maintaining synergies with existing strategies and have greater tolerance for risk and uncertainty</w:t>
      </w:r>
      <w:r w:rsidR="00526702" w:rsidRPr="00913436">
        <w:rPr>
          <w:rFonts w:ascii="Times New Roman" w:hAnsi="Times New Roman"/>
        </w:rPr>
        <w:t xml:space="preserve">.  </w:t>
      </w:r>
    </w:p>
    <w:p w:rsidR="00C329F7" w:rsidRPr="00913436" w:rsidRDefault="00C329F7" w:rsidP="00F17773">
      <w:pPr>
        <w:spacing w:line="480" w:lineRule="auto"/>
        <w:jc w:val="both"/>
        <w:rPr>
          <w:rFonts w:ascii="Times New Roman" w:hAnsi="Times New Roman"/>
        </w:rPr>
      </w:pPr>
    </w:p>
    <w:p w:rsidR="00526702" w:rsidRPr="00C20291" w:rsidRDefault="00C20291" w:rsidP="00F17773">
      <w:pPr>
        <w:spacing w:line="480" w:lineRule="auto"/>
        <w:jc w:val="both"/>
        <w:rPr>
          <w:rFonts w:ascii="Times New Roman" w:hAnsi="Times New Roman"/>
          <w:i/>
        </w:rPr>
      </w:pPr>
      <w:r w:rsidRPr="00C20291">
        <w:rPr>
          <w:rFonts w:ascii="Times New Roman" w:hAnsi="Times New Roman"/>
          <w:i/>
        </w:rPr>
        <w:lastRenderedPageBreak/>
        <w:t xml:space="preserve">Proposition </w:t>
      </w:r>
      <w:r w:rsidR="00C329F7" w:rsidRPr="00C20291">
        <w:rPr>
          <w:rFonts w:ascii="Times New Roman" w:hAnsi="Times New Roman"/>
          <w:i/>
        </w:rPr>
        <w:t xml:space="preserve">1a: </w:t>
      </w:r>
      <w:r w:rsidR="00F229E9" w:rsidRPr="00C20291">
        <w:rPr>
          <w:rFonts w:ascii="Times New Roman" w:hAnsi="Times New Roman"/>
          <w:i/>
        </w:rPr>
        <w:t xml:space="preserve">Firms whose CEOs originate from Eastern societies will tend to allocate resources </w:t>
      </w:r>
      <w:r w:rsidR="00526702" w:rsidRPr="00C20291">
        <w:rPr>
          <w:rFonts w:ascii="Times New Roman" w:hAnsi="Times New Roman"/>
          <w:i/>
        </w:rPr>
        <w:t>towards incremental innovations</w:t>
      </w:r>
    </w:p>
    <w:p w:rsidR="00526702" w:rsidRPr="00C20291" w:rsidRDefault="00C20291" w:rsidP="00F17773">
      <w:pPr>
        <w:spacing w:line="480" w:lineRule="auto"/>
        <w:jc w:val="both"/>
        <w:rPr>
          <w:rFonts w:ascii="Times New Roman" w:hAnsi="Times New Roman"/>
          <w:i/>
        </w:rPr>
      </w:pPr>
      <w:r w:rsidRPr="00C20291">
        <w:rPr>
          <w:rFonts w:ascii="Times New Roman" w:hAnsi="Times New Roman"/>
          <w:i/>
        </w:rPr>
        <w:t xml:space="preserve">Proposition </w:t>
      </w:r>
      <w:r w:rsidR="00526702" w:rsidRPr="00C20291">
        <w:rPr>
          <w:rFonts w:ascii="Times New Roman" w:hAnsi="Times New Roman"/>
          <w:i/>
        </w:rPr>
        <w:t>1b: Firms whose CEOs originate from Western societies will tend to allocate resources towards radical innovations.</w:t>
      </w:r>
    </w:p>
    <w:p w:rsidR="00526702" w:rsidRPr="00913436" w:rsidRDefault="00526702" w:rsidP="00F17773">
      <w:pPr>
        <w:spacing w:line="480" w:lineRule="auto"/>
        <w:jc w:val="both"/>
        <w:rPr>
          <w:rFonts w:ascii="Times New Roman" w:hAnsi="Times New Roman"/>
        </w:rPr>
      </w:pPr>
    </w:p>
    <w:p w:rsidR="00526702" w:rsidRPr="00913436" w:rsidRDefault="00526702" w:rsidP="00F17773">
      <w:pPr>
        <w:spacing w:line="480" w:lineRule="auto"/>
        <w:jc w:val="both"/>
        <w:rPr>
          <w:rFonts w:ascii="Times New Roman" w:hAnsi="Times New Roman"/>
        </w:rPr>
      </w:pPr>
      <w:r w:rsidRPr="00913436">
        <w:rPr>
          <w:rFonts w:ascii="Times New Roman" w:hAnsi="Times New Roman"/>
        </w:rPr>
        <w:t>Firm’s CEO has a significant influence on firms’ strategic decisions.  However, majority of the decisions are not made in isolation and are in fact done in consultation with top management team.  Thus, cultural background of the top management team also influences firms’ innovation strategy.  Teams that are comprised of individuals of similar backgrounds with the CEO will strengthen the relationship between CEOs background and firms innovation strategy.  However, management teams that consist of individuals with heterogeneous backgrounds will weaken the relationship. Therefore:</w:t>
      </w:r>
    </w:p>
    <w:p w:rsidR="00526702" w:rsidRPr="00913436" w:rsidRDefault="00526702" w:rsidP="00F17773">
      <w:pPr>
        <w:spacing w:line="480" w:lineRule="auto"/>
        <w:jc w:val="both"/>
        <w:rPr>
          <w:rFonts w:ascii="Times New Roman" w:hAnsi="Times New Roman"/>
        </w:rPr>
      </w:pPr>
    </w:p>
    <w:p w:rsidR="00526702" w:rsidRPr="00C20291" w:rsidRDefault="00C20291" w:rsidP="00F17773">
      <w:pPr>
        <w:spacing w:line="480" w:lineRule="auto"/>
        <w:jc w:val="both"/>
        <w:rPr>
          <w:rFonts w:ascii="Times New Roman" w:hAnsi="Times New Roman"/>
          <w:i/>
        </w:rPr>
      </w:pPr>
      <w:r w:rsidRPr="00C20291">
        <w:rPr>
          <w:rFonts w:ascii="Times New Roman" w:hAnsi="Times New Roman"/>
          <w:i/>
        </w:rPr>
        <w:t xml:space="preserve">Proposition </w:t>
      </w:r>
      <w:r w:rsidR="00526702" w:rsidRPr="00C20291">
        <w:rPr>
          <w:rFonts w:ascii="Times New Roman" w:hAnsi="Times New Roman"/>
          <w:i/>
        </w:rPr>
        <w:t>2: Cultural background of management teams will moderate the relationship between cultural background of CEOs and firm’s innovation strategy.  Firms whose</w:t>
      </w:r>
      <w:r w:rsidR="009837D2" w:rsidRPr="00C20291">
        <w:rPr>
          <w:rFonts w:ascii="Times New Roman" w:hAnsi="Times New Roman"/>
          <w:i/>
        </w:rPr>
        <w:t xml:space="preserve"> management teams are composed of individuals from</w:t>
      </w:r>
      <w:r w:rsidR="00526702" w:rsidRPr="00C20291">
        <w:rPr>
          <w:rFonts w:ascii="Times New Roman" w:hAnsi="Times New Roman"/>
          <w:i/>
        </w:rPr>
        <w:t xml:space="preserve"> heterogeneous cultural backgrounds will tend to adopt a mixed innovation strategy and allocate resources towards a mixture of radical and incremental innovation projects. </w:t>
      </w:r>
    </w:p>
    <w:p w:rsidR="006E3D3C" w:rsidRPr="00913436" w:rsidRDefault="006E3D3C" w:rsidP="00F17773">
      <w:pPr>
        <w:spacing w:line="480" w:lineRule="auto"/>
        <w:jc w:val="both"/>
        <w:rPr>
          <w:rFonts w:ascii="Times New Roman" w:hAnsi="Times New Roman"/>
        </w:rPr>
      </w:pPr>
    </w:p>
    <w:p w:rsidR="003402A4" w:rsidRPr="00913436" w:rsidRDefault="006E3D3C" w:rsidP="00F17773">
      <w:pPr>
        <w:spacing w:line="480" w:lineRule="auto"/>
        <w:jc w:val="both"/>
        <w:rPr>
          <w:rFonts w:ascii="Times New Roman" w:hAnsi="Times New Roman"/>
          <w:u w:val="single"/>
        </w:rPr>
      </w:pPr>
      <w:r w:rsidRPr="00913436">
        <w:rPr>
          <w:rFonts w:ascii="Times New Roman" w:hAnsi="Times New Roman"/>
          <w:u w:val="single"/>
        </w:rPr>
        <w:t>Effect of Culture through Attention Focus of Employees</w:t>
      </w:r>
    </w:p>
    <w:p w:rsidR="006E3D3C" w:rsidRPr="00913436" w:rsidRDefault="003402A4" w:rsidP="00F17773">
      <w:pPr>
        <w:spacing w:line="480" w:lineRule="auto"/>
        <w:jc w:val="both"/>
        <w:rPr>
          <w:rFonts w:ascii="Times New Roman" w:hAnsi="Times New Roman"/>
        </w:rPr>
      </w:pPr>
      <w:r w:rsidRPr="00913436">
        <w:rPr>
          <w:rFonts w:ascii="Times New Roman" w:hAnsi="Times New Roman"/>
        </w:rPr>
        <w:t xml:space="preserve">Cultural background of CEO and the management team has an effect on the innovative behaviors of firm employees.  According to Attention-Based View of the firm, decision-makers actions’ are shaped by the organization and its environment and depend on how </w:t>
      </w:r>
      <w:r w:rsidRPr="00913436">
        <w:rPr>
          <w:rFonts w:ascii="Times New Roman" w:hAnsi="Times New Roman"/>
        </w:rPr>
        <w:lastRenderedPageBreak/>
        <w:t xml:space="preserve">the organization distributes and controls the allocation of </w:t>
      </w:r>
      <w:r w:rsidR="00F75D63" w:rsidRPr="00913436">
        <w:rPr>
          <w:rFonts w:ascii="Times New Roman" w:hAnsi="Times New Roman"/>
        </w:rPr>
        <w:t xml:space="preserve">issues, answers and specific firm activities </w:t>
      </w:r>
      <w:r w:rsidR="00AE3654" w:rsidRPr="00913436">
        <w:rPr>
          <w:rFonts w:ascii="Times New Roman" w:hAnsi="Times New Roman"/>
        </w:rPr>
        <w:fldChar w:fldCharType="begin"/>
      </w:r>
      <w:r w:rsidR="00F75D63" w:rsidRPr="00913436">
        <w:rPr>
          <w:rFonts w:ascii="Times New Roman" w:hAnsi="Times New Roman"/>
        </w:rPr>
        <w:instrText xml:space="preserve"> ADDIN EN.CITE &lt;EndNote&gt;&lt;Cite&gt;&lt;Author&gt;Ocasio&lt;/Author&gt;&lt;Year&gt;1997&lt;/Year&gt;&lt;RecNum&gt;250&lt;/RecNum&gt;&lt;DisplayText&gt;(Ocasio, 1997)&lt;/DisplayText&gt;&lt;record&gt;&lt;rec-number&gt;250&lt;/rec-number&gt;&lt;foreign-keys&gt;&lt;key app="EN" db-id="2v2x59r9vzxpfme995xxxs5q2pfz2a050exr"&gt;250&lt;/key&gt;&lt;/foreign-keys&gt;&lt;ref-type name="Journal Article"&gt;17&lt;/ref-type&gt;&lt;contributors&gt;&lt;authors&gt;&lt;author&gt;Ocasio, William&lt;/author&gt;&lt;/authors&gt;&lt;/contributors&gt;&lt;titles&gt;&lt;title&gt;TOWARDS AN ATTENTION-BASED VIEW OF THE FIRM&lt;/title&gt;&lt;secondary-title&gt;Strategic Management Journal&lt;/secondary-title&gt;&lt;/titles&gt;&lt;periodical&gt;&lt;full-title&gt;Strategic Management Journal&lt;/full-title&gt;&lt;/periodical&gt;&lt;pages&gt;187-206&lt;/pages&gt;&lt;volume&gt;18&lt;/volume&gt;&lt;keywords&gt;&lt;keyword&gt;ORGANIZATIONAL behavior&lt;/keyword&gt;&lt;keyword&gt;DECISION making&lt;/keyword&gt;&lt;keyword&gt;EXECUTIVES -- Attitudes&lt;/keyword&gt;&lt;keyword&gt;CORPORATE culture&lt;/keyword&gt;&lt;keyword&gt;EXECUTIVES -- Psychology&lt;/keyword&gt;&lt;keyword&gt;RESOURCE allocation&lt;/keyword&gt;&lt;keyword&gt;WORK environment&lt;/keyword&gt;&lt;keyword&gt;RESOURCE management&lt;/keyword&gt;&lt;keyword&gt;INTERPERSONAL relations&lt;/keyword&gt;&lt;keyword&gt;DISTRIBUTION (Economic theory)&lt;/keyword&gt;&lt;keyword&gt;attention&lt;/keyword&gt;&lt;keyword&gt;cognition&lt;/keyword&gt;&lt;keyword&gt;social structure&lt;/keyword&gt;&lt;keyword&gt;theory of the firm&lt;/keyword&gt;&lt;/keywords&gt;&lt;dates&gt;&lt;year&gt;1997&lt;/year&gt;&lt;/dates&gt;&lt;isbn&gt;01432095&lt;/isbn&gt;&lt;accession-num&gt;17077535&lt;/accession-num&gt;&lt;work-type&gt;Article&lt;/work-type&gt;&lt;urls&gt;&lt;related-urls&gt;&lt;url&gt;https://login.proxy.libraries.rutgers.edu/login?url=http://search.ebscohost.com/login.aspx?direct=true&amp;amp;db=buh&amp;amp;AN=17077535&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F75D63" w:rsidRPr="00913436">
        <w:rPr>
          <w:rFonts w:ascii="Times New Roman" w:hAnsi="Times New Roman"/>
          <w:noProof/>
        </w:rPr>
        <w:t>(</w:t>
      </w:r>
      <w:hyperlink w:anchor="_ENREF_17" w:tooltip="Ocasio, 1997 #250" w:history="1">
        <w:r w:rsidR="001B46ED" w:rsidRPr="00913436">
          <w:rPr>
            <w:rFonts w:ascii="Times New Roman" w:hAnsi="Times New Roman"/>
            <w:noProof/>
          </w:rPr>
          <w:t>Ocasio, 1997</w:t>
        </w:r>
      </w:hyperlink>
      <w:r w:rsidR="00F75D63" w:rsidRPr="00913436">
        <w:rPr>
          <w:rFonts w:ascii="Times New Roman" w:hAnsi="Times New Roman"/>
          <w:noProof/>
        </w:rPr>
        <w:t>)</w:t>
      </w:r>
      <w:r w:rsidR="00AE3654" w:rsidRPr="00913436">
        <w:rPr>
          <w:rFonts w:ascii="Times New Roman" w:hAnsi="Times New Roman"/>
        </w:rPr>
        <w:fldChar w:fldCharType="end"/>
      </w:r>
      <w:r w:rsidR="00F75D63" w:rsidRPr="00913436">
        <w:rPr>
          <w:rFonts w:ascii="Times New Roman" w:hAnsi="Times New Roman"/>
        </w:rPr>
        <w:t xml:space="preserve">.  </w:t>
      </w:r>
      <w:r w:rsidR="006E3D3C" w:rsidRPr="00913436">
        <w:rPr>
          <w:rFonts w:ascii="Times New Roman" w:hAnsi="Times New Roman"/>
        </w:rPr>
        <w:t>CEO and the top management team</w:t>
      </w:r>
      <w:r w:rsidR="00F75D63" w:rsidRPr="00913436">
        <w:rPr>
          <w:rFonts w:ascii="Times New Roman" w:hAnsi="Times New Roman"/>
        </w:rPr>
        <w:t xml:space="preserve"> are the key influencers of attention regulation.  Innovation research does emphasize the key role of senior leaders in providing support for innovative employee behavior </w:t>
      </w:r>
      <w:r w:rsidR="00AE3654" w:rsidRPr="00913436">
        <w:rPr>
          <w:rFonts w:ascii="Times New Roman" w:hAnsi="Times New Roman"/>
        </w:rPr>
        <w:fldChar w:fldCharType="begin">
          <w:fldData xml:space="preserve">PEVuZE5vdGU+PENpdGU+PEF1dGhvcj5Xb29kbWFuPC9BdXRob3I+PFllYXI+MTk5MzwvWWVhcj48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</w:fldData>
        </w:fldChar>
      </w:r>
      <w:r w:rsidR="00F75D63" w:rsidRPr="00913436">
        <w:rPr>
          <w:rFonts w:ascii="Times New Roman" w:hAnsi="Times New Roman"/>
        </w:rPr>
        <w:instrText xml:space="preserve"> ADDIN EN.CITE </w:instrText>
      </w:r>
      <w:r w:rsidR="00AE3654" w:rsidRPr="00913436">
        <w:rPr>
          <w:rFonts w:ascii="Times New Roman" w:hAnsi="Times New Roman"/>
        </w:rPr>
        <w:fldChar w:fldCharType="begin">
          <w:fldData xml:space="preserve">PEVuZE5vdGU+PENpdGU+PEF1dGhvcj5Xb29kbWFuPC9BdXRob3I+PFllYXI+MTk5MzwvWWVhcj48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</w:fldData>
        </w:fldChar>
      </w:r>
      <w:r w:rsidR="00F75D63" w:rsidRPr="00913436">
        <w:rPr>
          <w:rFonts w:ascii="Times New Roman" w:hAnsi="Times New Roman"/>
        </w:rPr>
        <w:instrText xml:space="preserve"> ADDIN EN.CITE.DATA </w:instrText>
      </w:r>
      <w:r w:rsidR="00AE3654" w:rsidRPr="00913436">
        <w:rPr>
          <w:rFonts w:ascii="Times New Roman" w:hAnsi="Times New Roman"/>
        </w:rPr>
      </w:r>
      <w:r w:rsidR="00AE3654" w:rsidRPr="00913436">
        <w:rPr>
          <w:rFonts w:ascii="Times New Roman" w:hAnsi="Times New Roman"/>
        </w:rPr>
        <w:fldChar w:fldCharType="end"/>
      </w:r>
      <w:r w:rsidR="00AE3654" w:rsidRPr="00913436">
        <w:rPr>
          <w:rFonts w:ascii="Times New Roman" w:hAnsi="Times New Roman"/>
        </w:rPr>
      </w:r>
      <w:r w:rsidR="00AE3654" w:rsidRPr="00913436">
        <w:rPr>
          <w:rFonts w:ascii="Times New Roman" w:hAnsi="Times New Roman"/>
        </w:rPr>
        <w:fldChar w:fldCharType="separate"/>
      </w:r>
      <w:r w:rsidR="00F75D63" w:rsidRPr="00913436">
        <w:rPr>
          <w:rFonts w:ascii="Times New Roman" w:hAnsi="Times New Roman"/>
          <w:noProof/>
        </w:rPr>
        <w:t>(</w:t>
      </w:r>
      <w:hyperlink w:anchor="_ENREF_9" w:tooltip="Elenkov, 2005 #243" w:history="1">
        <w:r w:rsidR="001B46ED" w:rsidRPr="00913436">
          <w:rPr>
            <w:rFonts w:ascii="Times New Roman" w:hAnsi="Times New Roman"/>
            <w:noProof/>
          </w:rPr>
          <w:t>Elenkov et al., 2005</w:t>
        </w:r>
      </w:hyperlink>
      <w:r w:rsidR="00F75D63" w:rsidRPr="00913436">
        <w:rPr>
          <w:rFonts w:ascii="Times New Roman" w:hAnsi="Times New Roman"/>
          <w:noProof/>
        </w:rPr>
        <w:t xml:space="preserve">; </w:t>
      </w:r>
      <w:hyperlink w:anchor="_ENREF_20" w:tooltip="Tellis, 2009 #242" w:history="1">
        <w:r w:rsidR="001B46ED" w:rsidRPr="00913436">
          <w:rPr>
            <w:rFonts w:ascii="Times New Roman" w:hAnsi="Times New Roman"/>
            <w:noProof/>
          </w:rPr>
          <w:t>Tellis et al., 2009</w:t>
        </w:r>
      </w:hyperlink>
      <w:r w:rsidR="00F75D63" w:rsidRPr="00913436">
        <w:rPr>
          <w:rFonts w:ascii="Times New Roman" w:hAnsi="Times New Roman"/>
          <w:noProof/>
        </w:rPr>
        <w:t xml:space="preserve">; </w:t>
      </w:r>
      <w:hyperlink w:anchor="_ENREF_21" w:tooltip="Woodman, 1993 #80" w:history="1">
        <w:r w:rsidR="001B46ED" w:rsidRPr="00913436">
          <w:rPr>
            <w:rFonts w:ascii="Times New Roman" w:hAnsi="Times New Roman"/>
            <w:noProof/>
          </w:rPr>
          <w:t>Woodman, Sawyer, &amp; Griffin, 1993</w:t>
        </w:r>
      </w:hyperlink>
      <w:r w:rsidR="00F75D63" w:rsidRPr="00913436">
        <w:rPr>
          <w:rFonts w:ascii="Times New Roman" w:hAnsi="Times New Roman"/>
          <w:noProof/>
        </w:rPr>
        <w:t>)</w:t>
      </w:r>
      <w:r w:rsidR="00AE3654" w:rsidRPr="00913436">
        <w:rPr>
          <w:rFonts w:ascii="Times New Roman" w:hAnsi="Times New Roman"/>
        </w:rPr>
        <w:fldChar w:fldCharType="end"/>
      </w:r>
      <w:r w:rsidR="00F75D63" w:rsidRPr="00913436">
        <w:rPr>
          <w:rFonts w:ascii="Times New Roman" w:hAnsi="Times New Roman"/>
        </w:rPr>
        <w:t xml:space="preserve">. </w:t>
      </w:r>
    </w:p>
    <w:p w:rsidR="006E3D3C" w:rsidRPr="00913436" w:rsidRDefault="006E3D3C" w:rsidP="00F17773">
      <w:pPr>
        <w:spacing w:line="480" w:lineRule="auto"/>
        <w:jc w:val="both"/>
        <w:rPr>
          <w:rFonts w:ascii="Times New Roman" w:hAnsi="Times New Roman"/>
        </w:rPr>
      </w:pPr>
    </w:p>
    <w:p w:rsidR="00F75D63" w:rsidRPr="00913436" w:rsidRDefault="00F75D63" w:rsidP="00F17773">
      <w:pPr>
        <w:spacing w:line="480" w:lineRule="auto"/>
        <w:jc w:val="both"/>
        <w:rPr>
          <w:rFonts w:ascii="Times New Roman" w:hAnsi="Times New Roman"/>
        </w:rPr>
      </w:pPr>
      <w:r w:rsidRPr="00913436">
        <w:rPr>
          <w:rFonts w:ascii="Times New Roman" w:hAnsi="Times New Roman"/>
        </w:rPr>
        <w:t>The key mechanism through which CEO and top management team influence employee</w:t>
      </w:r>
      <w:r w:rsidR="006E3D3C" w:rsidRPr="00913436">
        <w:rPr>
          <w:rFonts w:ascii="Times New Roman" w:hAnsi="Times New Roman"/>
        </w:rPr>
        <w:t>s’</w:t>
      </w:r>
      <w:r w:rsidRPr="00913436">
        <w:rPr>
          <w:rFonts w:ascii="Times New Roman" w:hAnsi="Times New Roman"/>
        </w:rPr>
        <w:t xml:space="preserve"> innovative behavior is through the design of organizational structure, decision-making practices and effect on corporate culture. Sr. Leaders that come from Eastern backgrounds will tend to deploy a formal and well defined organizational structure and processes, exercise lower level of autonomous decision making and employee empowerment, and promote an organizational culture that emphasized conformity to norm.  Thus</w:t>
      </w:r>
      <w:r w:rsidR="006E3D3C" w:rsidRPr="00913436">
        <w:rPr>
          <w:rFonts w:ascii="Times New Roman" w:hAnsi="Times New Roman"/>
        </w:rPr>
        <w:t>,</w:t>
      </w:r>
      <w:r w:rsidRPr="00913436">
        <w:rPr>
          <w:rFonts w:ascii="Times New Roman" w:hAnsi="Times New Roman"/>
        </w:rPr>
        <w:t xml:space="preserve"> employees working in these types of firms will demonstrate lower level of radical innovativeness.</w:t>
      </w:r>
      <w:r w:rsidR="0034169E" w:rsidRPr="00913436">
        <w:rPr>
          <w:rFonts w:ascii="Times New Roman" w:hAnsi="Times New Roman"/>
        </w:rPr>
        <w:t xml:space="preserve"> </w:t>
      </w:r>
      <w:r w:rsidR="006E3D3C" w:rsidRPr="00913436">
        <w:rPr>
          <w:rFonts w:ascii="Times New Roman" w:hAnsi="Times New Roman"/>
        </w:rPr>
        <w:t xml:space="preserve">Sr. Leaders that come from Western backgrounds will create a less formal and more loosely defined organizational structure, allow for more flexibility in processes and routines, promote autonomous decision making and employee empowerment, and create organizational culture that emphasized openness and experimentation.  These characteristics have been established as predictors of radical innovation. Therefore, employees working in these types of firms will demonstrate greater levels of radical innovativeness. </w:t>
      </w:r>
    </w:p>
    <w:p w:rsidR="00F75D63" w:rsidRPr="00913436" w:rsidRDefault="00F75D63" w:rsidP="00F17773">
      <w:pPr>
        <w:spacing w:line="480" w:lineRule="auto"/>
        <w:jc w:val="both"/>
        <w:rPr>
          <w:rFonts w:ascii="Times New Roman" w:hAnsi="Times New Roman"/>
        </w:rPr>
      </w:pPr>
    </w:p>
    <w:p w:rsidR="0034169E" w:rsidRPr="00C20291" w:rsidRDefault="00C20291" w:rsidP="00F17773">
      <w:pPr>
        <w:spacing w:line="480" w:lineRule="auto"/>
        <w:jc w:val="both"/>
        <w:rPr>
          <w:rFonts w:ascii="Times New Roman" w:hAnsi="Times New Roman"/>
          <w:i/>
        </w:rPr>
      </w:pPr>
      <w:r w:rsidRPr="00C20291">
        <w:rPr>
          <w:rFonts w:ascii="Times New Roman" w:hAnsi="Times New Roman"/>
          <w:i/>
        </w:rPr>
        <w:t xml:space="preserve">Proposition </w:t>
      </w:r>
      <w:r w:rsidR="006E3D3C" w:rsidRPr="00C20291">
        <w:rPr>
          <w:rFonts w:ascii="Times New Roman" w:hAnsi="Times New Roman"/>
          <w:i/>
        </w:rPr>
        <w:t>4</w:t>
      </w:r>
      <w:r w:rsidR="0034169E" w:rsidRPr="00C20291">
        <w:rPr>
          <w:rFonts w:ascii="Times New Roman" w:hAnsi="Times New Roman"/>
          <w:i/>
        </w:rPr>
        <w:t xml:space="preserve">a: Employees working for firms </w:t>
      </w:r>
      <w:r w:rsidR="00DC30CC" w:rsidRPr="00C20291">
        <w:rPr>
          <w:rFonts w:ascii="Times New Roman" w:hAnsi="Times New Roman"/>
          <w:i/>
        </w:rPr>
        <w:t xml:space="preserve">with CEOs </w:t>
      </w:r>
      <w:r w:rsidR="0034169E" w:rsidRPr="00C20291">
        <w:rPr>
          <w:rFonts w:ascii="Times New Roman" w:hAnsi="Times New Roman"/>
          <w:i/>
        </w:rPr>
        <w:t xml:space="preserve">from Eastern backgrounds will produce less radical </w:t>
      </w:r>
      <w:r w:rsidR="00DC30CC" w:rsidRPr="00C20291">
        <w:rPr>
          <w:rFonts w:ascii="Times New Roman" w:hAnsi="Times New Roman"/>
          <w:i/>
        </w:rPr>
        <w:t xml:space="preserve">and more incremental </w:t>
      </w:r>
      <w:r w:rsidR="0034169E" w:rsidRPr="00C20291">
        <w:rPr>
          <w:rFonts w:ascii="Times New Roman" w:hAnsi="Times New Roman"/>
          <w:i/>
        </w:rPr>
        <w:t xml:space="preserve">innovations. </w:t>
      </w:r>
    </w:p>
    <w:p w:rsidR="0034169E" w:rsidRPr="00C20291" w:rsidRDefault="00C20291" w:rsidP="00F17773">
      <w:pPr>
        <w:spacing w:line="480" w:lineRule="auto"/>
        <w:jc w:val="both"/>
        <w:rPr>
          <w:rFonts w:ascii="Times New Roman" w:hAnsi="Times New Roman"/>
          <w:i/>
        </w:rPr>
      </w:pPr>
      <w:r w:rsidRPr="00C20291">
        <w:rPr>
          <w:rFonts w:ascii="Times New Roman" w:hAnsi="Times New Roman"/>
          <w:i/>
        </w:rPr>
        <w:lastRenderedPageBreak/>
        <w:t xml:space="preserve">Proposition </w:t>
      </w:r>
      <w:r w:rsidR="006E3D3C" w:rsidRPr="00C20291">
        <w:rPr>
          <w:rFonts w:ascii="Times New Roman" w:hAnsi="Times New Roman"/>
          <w:i/>
        </w:rPr>
        <w:t>4</w:t>
      </w:r>
      <w:r w:rsidR="0034169E" w:rsidRPr="00C20291">
        <w:rPr>
          <w:rFonts w:ascii="Times New Roman" w:hAnsi="Times New Roman"/>
          <w:i/>
        </w:rPr>
        <w:t>b: Em</w:t>
      </w:r>
      <w:r w:rsidR="00DC30CC" w:rsidRPr="00C20291">
        <w:rPr>
          <w:rFonts w:ascii="Times New Roman" w:hAnsi="Times New Roman"/>
          <w:i/>
        </w:rPr>
        <w:t xml:space="preserve">ployees working for firms with CEOs </w:t>
      </w:r>
      <w:r w:rsidR="0034169E" w:rsidRPr="00C20291">
        <w:rPr>
          <w:rFonts w:ascii="Times New Roman" w:hAnsi="Times New Roman"/>
          <w:i/>
        </w:rPr>
        <w:t>from Wester</w:t>
      </w:r>
      <w:r w:rsidR="00DC30CC" w:rsidRPr="00C20291">
        <w:rPr>
          <w:rFonts w:ascii="Times New Roman" w:hAnsi="Times New Roman"/>
          <w:i/>
        </w:rPr>
        <w:t xml:space="preserve">n backgrounds will produce more </w:t>
      </w:r>
      <w:r w:rsidR="0034169E" w:rsidRPr="00C20291">
        <w:rPr>
          <w:rFonts w:ascii="Times New Roman" w:hAnsi="Times New Roman"/>
          <w:i/>
        </w:rPr>
        <w:t>radical</w:t>
      </w:r>
      <w:r w:rsidR="00DC30CC" w:rsidRPr="00C20291">
        <w:rPr>
          <w:rFonts w:ascii="Times New Roman" w:hAnsi="Times New Roman"/>
          <w:i/>
        </w:rPr>
        <w:t xml:space="preserve"> and less incremental</w:t>
      </w:r>
      <w:r w:rsidR="0034169E" w:rsidRPr="00C20291">
        <w:rPr>
          <w:rFonts w:ascii="Times New Roman" w:hAnsi="Times New Roman"/>
          <w:i/>
        </w:rPr>
        <w:t xml:space="preserve"> innovations.</w:t>
      </w:r>
    </w:p>
    <w:p w:rsidR="00DC30CC" w:rsidRPr="00913436" w:rsidRDefault="00DC30CC" w:rsidP="00F17773">
      <w:pPr>
        <w:spacing w:line="480" w:lineRule="auto"/>
        <w:jc w:val="both"/>
        <w:rPr>
          <w:rFonts w:ascii="Times New Roman" w:hAnsi="Times New Roman"/>
        </w:rPr>
      </w:pPr>
    </w:p>
    <w:p w:rsidR="0034169E" w:rsidRPr="00913436" w:rsidRDefault="00DC30CC" w:rsidP="00F17773">
      <w:pPr>
        <w:spacing w:line="480" w:lineRule="auto"/>
        <w:jc w:val="both"/>
        <w:rPr>
          <w:rFonts w:ascii="Times New Roman" w:hAnsi="Times New Roman"/>
          <w:u w:val="single"/>
        </w:rPr>
      </w:pPr>
      <w:r w:rsidRPr="00913436">
        <w:rPr>
          <w:rFonts w:ascii="Times New Roman" w:hAnsi="Times New Roman"/>
          <w:u w:val="single"/>
        </w:rPr>
        <w:t>Effect of Culture on Innovativeness of the Firm</w:t>
      </w:r>
    </w:p>
    <w:p w:rsidR="00DC30CC" w:rsidRPr="00913436" w:rsidRDefault="00CB04BB" w:rsidP="00F17773">
      <w:pPr>
        <w:spacing w:line="480" w:lineRule="auto"/>
        <w:jc w:val="both"/>
        <w:rPr>
          <w:rFonts w:ascii="Times New Roman" w:hAnsi="Times New Roman"/>
        </w:rPr>
      </w:pPr>
      <w:r w:rsidRPr="00913436">
        <w:rPr>
          <w:rFonts w:ascii="Times New Roman" w:hAnsi="Times New Roman"/>
        </w:rPr>
        <w:t>Innovation strategy reflected in the r</w:t>
      </w:r>
      <w:r w:rsidR="0034169E" w:rsidRPr="00913436">
        <w:rPr>
          <w:rFonts w:ascii="Times New Roman" w:hAnsi="Times New Roman"/>
        </w:rPr>
        <w:t>esource al</w:t>
      </w:r>
      <w:r w:rsidR="00480989" w:rsidRPr="00913436">
        <w:rPr>
          <w:rFonts w:ascii="Times New Roman" w:hAnsi="Times New Roman"/>
        </w:rPr>
        <w:t>location decisions of senior m</w:t>
      </w:r>
      <w:r w:rsidRPr="00913436">
        <w:rPr>
          <w:rFonts w:ascii="Times New Roman" w:hAnsi="Times New Roman"/>
        </w:rPr>
        <w:t>anagement and i</w:t>
      </w:r>
      <w:r w:rsidR="0034169E" w:rsidRPr="00913436">
        <w:rPr>
          <w:rFonts w:ascii="Times New Roman" w:hAnsi="Times New Roman"/>
        </w:rPr>
        <w:t>nnovative behaviors of employees will have direct influence on the overall innovativeness of the firm</w:t>
      </w:r>
      <w:r w:rsidR="00DC30CC" w:rsidRPr="00913436">
        <w:rPr>
          <w:rFonts w:ascii="Times New Roman" w:hAnsi="Times New Roman"/>
        </w:rPr>
        <w:t>.</w:t>
      </w:r>
      <w:r w:rsidR="0034169E" w:rsidRPr="00913436">
        <w:rPr>
          <w:rFonts w:ascii="Times New Roman" w:hAnsi="Times New Roman"/>
        </w:rPr>
        <w:t xml:space="preserve"> </w:t>
      </w:r>
      <w:r w:rsidRPr="00913436">
        <w:rPr>
          <w:rFonts w:ascii="Times New Roman" w:hAnsi="Times New Roman"/>
        </w:rPr>
        <w:t xml:space="preserve"> </w:t>
      </w:r>
    </w:p>
    <w:p w:rsidR="00CB04BB" w:rsidRPr="00913436" w:rsidRDefault="00CB04BB" w:rsidP="00F17773">
      <w:pPr>
        <w:spacing w:line="480" w:lineRule="auto"/>
        <w:jc w:val="both"/>
        <w:rPr>
          <w:rFonts w:ascii="Times New Roman" w:hAnsi="Times New Roman"/>
        </w:rPr>
      </w:pPr>
    </w:p>
    <w:p w:rsidR="00CB04BB" w:rsidRPr="00C20291" w:rsidRDefault="00C20291" w:rsidP="00F17773">
      <w:pPr>
        <w:spacing w:line="480" w:lineRule="auto"/>
        <w:jc w:val="both"/>
        <w:rPr>
          <w:rFonts w:ascii="Times New Roman" w:hAnsi="Times New Roman"/>
          <w:i/>
        </w:rPr>
      </w:pPr>
      <w:r w:rsidRPr="00C20291">
        <w:rPr>
          <w:rFonts w:ascii="Times New Roman" w:hAnsi="Times New Roman"/>
          <w:i/>
        </w:rPr>
        <w:t xml:space="preserve">Proposition </w:t>
      </w:r>
      <w:r w:rsidR="00DC30CC" w:rsidRPr="00C20291">
        <w:rPr>
          <w:rFonts w:ascii="Times New Roman" w:hAnsi="Times New Roman"/>
          <w:i/>
        </w:rPr>
        <w:t>5a: Firms with</w:t>
      </w:r>
      <w:r w:rsidR="00CB04BB" w:rsidRPr="00C20291">
        <w:rPr>
          <w:rFonts w:ascii="Times New Roman" w:hAnsi="Times New Roman"/>
          <w:i/>
        </w:rPr>
        <w:t xml:space="preserve"> CEO</w:t>
      </w:r>
      <w:r w:rsidR="00DC30CC" w:rsidRPr="00C20291">
        <w:rPr>
          <w:rFonts w:ascii="Times New Roman" w:hAnsi="Times New Roman"/>
          <w:i/>
        </w:rPr>
        <w:t xml:space="preserve">s </w:t>
      </w:r>
      <w:r w:rsidR="00CB04BB" w:rsidRPr="00C20291">
        <w:rPr>
          <w:rFonts w:ascii="Times New Roman" w:hAnsi="Times New Roman"/>
          <w:i/>
        </w:rPr>
        <w:t xml:space="preserve">from Eastern Background will produce primarily incremental innovations, while Firms </w:t>
      </w:r>
      <w:r w:rsidR="00480989" w:rsidRPr="00C20291">
        <w:rPr>
          <w:rFonts w:ascii="Times New Roman" w:hAnsi="Times New Roman"/>
          <w:i/>
        </w:rPr>
        <w:t>with</w:t>
      </w:r>
      <w:r w:rsidR="00CB04BB" w:rsidRPr="00C20291">
        <w:rPr>
          <w:rFonts w:ascii="Times New Roman" w:hAnsi="Times New Roman"/>
          <w:i/>
        </w:rPr>
        <w:t xml:space="preserve"> CEO</w:t>
      </w:r>
      <w:r w:rsidR="00480989" w:rsidRPr="00C20291">
        <w:rPr>
          <w:rFonts w:ascii="Times New Roman" w:hAnsi="Times New Roman"/>
          <w:i/>
        </w:rPr>
        <w:t>s</w:t>
      </w:r>
      <w:r w:rsidR="00CB04BB" w:rsidRPr="00C20291">
        <w:rPr>
          <w:rFonts w:ascii="Times New Roman" w:hAnsi="Times New Roman"/>
          <w:i/>
        </w:rPr>
        <w:t xml:space="preserve"> from Western backgrounds will produce primarily radical innovation</w:t>
      </w:r>
      <w:r w:rsidR="00DC30CC" w:rsidRPr="00C20291">
        <w:rPr>
          <w:rFonts w:ascii="Times New Roman" w:hAnsi="Times New Roman"/>
          <w:i/>
        </w:rPr>
        <w:t>s</w:t>
      </w:r>
      <w:r w:rsidR="00CB04BB" w:rsidRPr="00C20291">
        <w:rPr>
          <w:rFonts w:ascii="Times New Roman" w:hAnsi="Times New Roman"/>
          <w:i/>
        </w:rPr>
        <w:t xml:space="preserve">. </w:t>
      </w:r>
    </w:p>
    <w:p w:rsidR="00DC30CC" w:rsidRPr="00C20291" w:rsidRDefault="00C20291" w:rsidP="00F17773">
      <w:pPr>
        <w:spacing w:line="480" w:lineRule="auto"/>
        <w:jc w:val="both"/>
        <w:rPr>
          <w:rFonts w:ascii="Times New Roman" w:hAnsi="Times New Roman"/>
          <w:i/>
        </w:rPr>
      </w:pPr>
      <w:r w:rsidRPr="00C20291">
        <w:rPr>
          <w:rFonts w:ascii="Times New Roman" w:hAnsi="Times New Roman"/>
          <w:i/>
        </w:rPr>
        <w:t xml:space="preserve">Proposition </w:t>
      </w:r>
      <w:r w:rsidR="00DC30CC" w:rsidRPr="00C20291">
        <w:rPr>
          <w:rFonts w:ascii="Times New Roman" w:hAnsi="Times New Roman"/>
          <w:i/>
        </w:rPr>
        <w:t>5b</w:t>
      </w:r>
      <w:r w:rsidR="00CB04BB" w:rsidRPr="00C20291">
        <w:rPr>
          <w:rFonts w:ascii="Times New Roman" w:hAnsi="Times New Roman"/>
          <w:i/>
        </w:rPr>
        <w:t>:  Firms whose dominant coalit</w:t>
      </w:r>
      <w:r w:rsidR="00480989" w:rsidRPr="00C20291">
        <w:rPr>
          <w:rFonts w:ascii="Times New Roman" w:hAnsi="Times New Roman"/>
          <w:i/>
        </w:rPr>
        <w:t>ion consists of individuals with</w:t>
      </w:r>
      <w:r w:rsidR="00CB04BB" w:rsidRPr="00C20291">
        <w:rPr>
          <w:rFonts w:ascii="Times New Roman" w:hAnsi="Times New Roman"/>
          <w:i/>
        </w:rPr>
        <w:t xml:space="preserve"> heterogeneous cultural backgrounds will deploy innovation strategy that is both less incremental and less radical.  </w:t>
      </w:r>
    </w:p>
    <w:p w:rsidR="00DC30CC" w:rsidRPr="00913436" w:rsidRDefault="00DC30CC" w:rsidP="00F17773">
      <w:pPr>
        <w:spacing w:line="480" w:lineRule="auto"/>
        <w:jc w:val="both"/>
        <w:rPr>
          <w:rFonts w:ascii="Times New Roman" w:hAnsi="Times New Roman"/>
        </w:rPr>
      </w:pPr>
    </w:p>
    <w:p w:rsidR="00E15E81" w:rsidRPr="00913436" w:rsidRDefault="00C20291" w:rsidP="00F17773">
      <w:pPr>
        <w:spacing w:line="480" w:lineRule="auto"/>
        <w:jc w:val="both"/>
        <w:rPr>
          <w:rFonts w:ascii="Times New Roman" w:hAnsi="Times New Roman"/>
          <w:b/>
        </w:rPr>
      </w:pPr>
      <w:r>
        <w:rPr>
          <w:rFonts w:ascii="Times New Roman" w:hAnsi="Times New Roman"/>
          <w:b/>
        </w:rPr>
        <w:t>Empirical Considerations</w:t>
      </w:r>
    </w:p>
    <w:p w:rsidR="00BD47E6" w:rsidRDefault="00E15E81" w:rsidP="00F17773">
      <w:pPr>
        <w:spacing w:line="480" w:lineRule="auto"/>
        <w:jc w:val="both"/>
        <w:rPr>
          <w:rFonts w:ascii="Times New Roman" w:hAnsi="Times New Roman"/>
        </w:rPr>
      </w:pPr>
      <w:r w:rsidRPr="00913436">
        <w:rPr>
          <w:rFonts w:ascii="Times New Roman" w:hAnsi="Times New Roman"/>
        </w:rPr>
        <w:t>In order to test propos</w:t>
      </w:r>
      <w:r w:rsidR="00BD47E6">
        <w:rPr>
          <w:rFonts w:ascii="Times New Roman" w:hAnsi="Times New Roman"/>
        </w:rPr>
        <w:t>ed effects</w:t>
      </w:r>
      <w:r w:rsidR="00480989" w:rsidRPr="00913436">
        <w:rPr>
          <w:rFonts w:ascii="Times New Roman" w:hAnsi="Times New Roman"/>
        </w:rPr>
        <w:t xml:space="preserve"> </w:t>
      </w:r>
      <w:r w:rsidR="00BD47E6">
        <w:rPr>
          <w:rFonts w:ascii="Times New Roman" w:hAnsi="Times New Roman"/>
        </w:rPr>
        <w:t xml:space="preserve">a careful consideration needs to be given to the sampling strategy and </w:t>
      </w:r>
      <w:r w:rsidR="00224D8B">
        <w:rPr>
          <w:rFonts w:ascii="Times New Roman" w:hAnsi="Times New Roman"/>
        </w:rPr>
        <w:t xml:space="preserve">adoption of </w:t>
      </w:r>
      <w:r w:rsidR="00BD47E6">
        <w:rPr>
          <w:rFonts w:ascii="Times New Roman" w:hAnsi="Times New Roman"/>
        </w:rPr>
        <w:t>appropriate measures</w:t>
      </w:r>
      <w:r w:rsidR="00224D8B">
        <w:rPr>
          <w:rFonts w:ascii="Times New Roman" w:hAnsi="Times New Roman"/>
        </w:rPr>
        <w:t xml:space="preserve">, especially as relates to </w:t>
      </w:r>
      <w:r w:rsidR="0047241D">
        <w:rPr>
          <w:rFonts w:ascii="Times New Roman" w:hAnsi="Times New Roman"/>
        </w:rPr>
        <w:t xml:space="preserve">appropriate sample selection and </w:t>
      </w:r>
      <w:r w:rsidR="00224D8B">
        <w:rPr>
          <w:rFonts w:ascii="Times New Roman" w:hAnsi="Times New Roman"/>
        </w:rPr>
        <w:t>operationalization of radical and innovative strategies</w:t>
      </w:r>
      <w:r w:rsidR="00BD47E6">
        <w:rPr>
          <w:rFonts w:ascii="Times New Roman" w:hAnsi="Times New Roman"/>
        </w:rPr>
        <w:t>. T</w:t>
      </w:r>
      <w:r w:rsidR="00480989" w:rsidRPr="00913436">
        <w:rPr>
          <w:rFonts w:ascii="Times New Roman" w:hAnsi="Times New Roman"/>
        </w:rPr>
        <w:t>he</w:t>
      </w:r>
      <w:r w:rsidRPr="00913436">
        <w:rPr>
          <w:rFonts w:ascii="Times New Roman" w:hAnsi="Times New Roman"/>
        </w:rPr>
        <w:t xml:space="preserve"> </w:t>
      </w:r>
      <w:r w:rsidR="00507739" w:rsidRPr="00913436">
        <w:rPr>
          <w:rFonts w:ascii="Times New Roman" w:hAnsi="Times New Roman"/>
        </w:rPr>
        <w:t xml:space="preserve">sample of companies </w:t>
      </w:r>
      <w:r w:rsidR="0047241D">
        <w:rPr>
          <w:rFonts w:ascii="Times New Roman" w:hAnsi="Times New Roman"/>
        </w:rPr>
        <w:t xml:space="preserve">identified </w:t>
      </w:r>
      <w:r w:rsidR="00507739" w:rsidRPr="00913436">
        <w:rPr>
          <w:rFonts w:ascii="Times New Roman" w:hAnsi="Times New Roman"/>
        </w:rPr>
        <w:t xml:space="preserve">for </w:t>
      </w:r>
      <w:r w:rsidR="0047241D">
        <w:rPr>
          <w:rFonts w:ascii="Times New Roman" w:hAnsi="Times New Roman"/>
        </w:rPr>
        <w:t xml:space="preserve">the inclusion in </w:t>
      </w:r>
      <w:r w:rsidR="00507739" w:rsidRPr="00913436">
        <w:rPr>
          <w:rFonts w:ascii="Times New Roman" w:hAnsi="Times New Roman"/>
        </w:rPr>
        <w:t xml:space="preserve">the study must include companies </w:t>
      </w:r>
      <w:r w:rsidR="00480989" w:rsidRPr="00913436">
        <w:rPr>
          <w:rFonts w:ascii="Times New Roman" w:hAnsi="Times New Roman"/>
        </w:rPr>
        <w:t>with CEOs with heterogeneous cultural</w:t>
      </w:r>
      <w:r w:rsidR="00BD47E6">
        <w:rPr>
          <w:rFonts w:ascii="Times New Roman" w:hAnsi="Times New Roman"/>
        </w:rPr>
        <w:t xml:space="preserve"> backgrounds, however considering that majority of CEOs of successful companies have US or Western background, identifying a sufficient sample of the companies will require additional effort. </w:t>
      </w:r>
      <w:r w:rsidR="00224D8B" w:rsidRPr="00913436">
        <w:rPr>
          <w:rFonts w:ascii="Times New Roman" w:hAnsi="Times New Roman"/>
        </w:rPr>
        <w:t xml:space="preserve">Although innovation literature has a long </w:t>
      </w:r>
      <w:r w:rsidR="00224D8B" w:rsidRPr="00913436">
        <w:rPr>
          <w:rFonts w:ascii="Times New Roman" w:hAnsi="Times New Roman"/>
        </w:rPr>
        <w:lastRenderedPageBreak/>
        <w:t xml:space="preserve">standing tradition of distinguishing between radical and incremental innovations, measurement of those two constructs has presented an on-going challenge </w:t>
      </w:r>
      <w:r w:rsidR="00AE3654" w:rsidRPr="00913436">
        <w:rPr>
          <w:rFonts w:ascii="Times New Roman" w:hAnsi="Times New Roman"/>
        </w:rPr>
        <w:fldChar w:fldCharType="begin"/>
      </w:r>
      <w:r w:rsidR="00224D8B" w:rsidRPr="00913436">
        <w:rPr>
          <w:rFonts w:ascii="Times New Roman" w:hAnsi="Times New Roman"/>
        </w:rPr>
        <w:instrText xml:space="preserve"> ADDIN EN.CITE &lt;EndNote&gt;&lt;Cite&gt;&lt;Author&gt;Dahlin&lt;/Author&gt;&lt;Year&gt;2005&lt;/Year&gt;&lt;RecNum&gt;256&lt;/RecNum&gt;&lt;DisplayText&gt;(Dahlin &amp;amp; Behrens, 2005)&lt;/DisplayText&gt;&lt;record&gt;&lt;rec-number&gt;256&lt;/rec-number&gt;&lt;foreign-keys&gt;&lt;key app="EN" db-id="2v2x59r9vzxpfme995xxxs5q2pfz2a050exr"&gt;256&lt;/key&gt;&lt;/foreign-keys&gt;&lt;ref-type name="Generic"&gt;13&lt;/ref-type&gt;&lt;contributors&gt;&lt;authors&gt;&lt;author&gt;Dahlin, Kristina B.&lt;/author&gt;&lt;author&gt;Behrens, Dean M.&lt;/author&gt;&lt;/authors&gt;&lt;/contributors&gt;&lt;titles&gt;&lt;title&gt;When is an invention really radical? Defining and measuring technological radicalness&lt;/title&gt;&lt;alt-title&gt;Research Policy&lt;/alt-title&gt;&lt;/titles&gt;&lt;alt-periodical&gt;&lt;full-title&gt;Research Policy&lt;/full-title&gt;&lt;/alt-periodical&gt;&lt;pages&gt;717&lt;/pages&gt;&lt;volume&gt;34&lt;/volume&gt;&lt;keywords&gt;&lt;keyword&gt;TECHNOLOGICAL innovations&lt;/keyword&gt;&lt;keyword&gt;INVENTIONS&lt;/keyword&gt;&lt;keyword&gt;INDUSTRIAL research&lt;/keyword&gt;&lt;keyword&gt;PATENTS&lt;/keyword&gt;&lt;keyword&gt;INTELLECTUAL property&lt;/keyword&gt;&lt;keyword&gt;CREATIVE ability in technology&lt;/keyword&gt;&lt;/keywords&gt;&lt;dates&gt;&lt;year&gt;2005&lt;/year&gt;&lt;/dates&gt;&lt;isbn&gt;00487333&lt;/isbn&gt;&lt;urls&gt;&lt;related-urls&gt;&lt;url&gt;http://search.ebscohost.com/login.aspx?direct=true&amp;amp;db=buh&amp;amp;AN=17621020&amp;amp;site=ehost-live&amp;amp;scope=site&amp;amp;lang=en&lt;/url&gt;&lt;/related-urls&gt;&lt;/urls&gt;&lt;remote-database-name&gt;fb150fc1&lt;/remote-database-name&gt;&lt;remote-database-provider&gt;EBSCOhost&lt;/remote-database-provider&gt;&lt;/record&gt;&lt;/Cite&gt;&lt;/EndNote&gt;</w:instrText>
      </w:r>
      <w:r w:rsidR="00AE3654" w:rsidRPr="00913436">
        <w:rPr>
          <w:rFonts w:ascii="Times New Roman" w:hAnsi="Times New Roman"/>
        </w:rPr>
        <w:fldChar w:fldCharType="separate"/>
      </w:r>
      <w:r w:rsidR="00224D8B" w:rsidRPr="00913436">
        <w:rPr>
          <w:rFonts w:ascii="Times New Roman" w:hAnsi="Times New Roman"/>
          <w:noProof/>
        </w:rPr>
        <w:t>(</w:t>
      </w:r>
      <w:hyperlink w:anchor="_ENREF_4" w:tooltip="Dahlin, 2005 #256" w:history="1">
        <w:r w:rsidR="00224D8B" w:rsidRPr="00913436">
          <w:rPr>
            <w:rFonts w:ascii="Times New Roman" w:hAnsi="Times New Roman"/>
            <w:noProof/>
          </w:rPr>
          <w:t>Dahlin &amp; Behrens, 2005</w:t>
        </w:r>
      </w:hyperlink>
      <w:r w:rsidR="00224D8B" w:rsidRPr="00913436">
        <w:rPr>
          <w:rFonts w:ascii="Times New Roman" w:hAnsi="Times New Roman"/>
          <w:noProof/>
        </w:rPr>
        <w:t>)</w:t>
      </w:r>
      <w:r w:rsidR="00AE3654" w:rsidRPr="00913436">
        <w:rPr>
          <w:rFonts w:ascii="Times New Roman" w:hAnsi="Times New Roman"/>
        </w:rPr>
        <w:fldChar w:fldCharType="end"/>
      </w:r>
      <w:r w:rsidR="00224D8B" w:rsidRPr="00913436">
        <w:rPr>
          <w:rFonts w:ascii="Times New Roman" w:hAnsi="Times New Roman"/>
        </w:rPr>
        <w:t xml:space="preserve">.  </w:t>
      </w:r>
      <w:r w:rsidR="00497140" w:rsidRPr="00913436">
        <w:rPr>
          <w:rFonts w:ascii="Times New Roman" w:hAnsi="Times New Roman"/>
        </w:rPr>
        <w:t>Two m</w:t>
      </w:r>
      <w:r w:rsidR="00062AEE" w:rsidRPr="00913436">
        <w:rPr>
          <w:rFonts w:ascii="Times New Roman" w:hAnsi="Times New Roman"/>
        </w:rPr>
        <w:t xml:space="preserve">ost frequently </w:t>
      </w:r>
      <w:r w:rsidR="00497140" w:rsidRPr="00913436">
        <w:rPr>
          <w:rFonts w:ascii="Times New Roman" w:hAnsi="Times New Roman"/>
        </w:rPr>
        <w:t>techniques</w:t>
      </w:r>
      <w:r w:rsidR="00062AEE" w:rsidRPr="00913436">
        <w:rPr>
          <w:rFonts w:ascii="Times New Roman" w:hAnsi="Times New Roman"/>
        </w:rPr>
        <w:t xml:space="preserve"> used </w:t>
      </w:r>
      <w:r w:rsidR="00497140" w:rsidRPr="00913436">
        <w:rPr>
          <w:rFonts w:ascii="Times New Roman" w:hAnsi="Times New Roman"/>
        </w:rPr>
        <w:t xml:space="preserve">by researchers are surveys and </w:t>
      </w:r>
      <w:r w:rsidR="00062AEE" w:rsidRPr="00913436">
        <w:rPr>
          <w:rFonts w:ascii="Times New Roman" w:hAnsi="Times New Roman"/>
        </w:rPr>
        <w:t>retrospective codi</w:t>
      </w:r>
      <w:r w:rsidR="00497140" w:rsidRPr="00913436">
        <w:rPr>
          <w:rFonts w:ascii="Times New Roman" w:hAnsi="Times New Roman"/>
        </w:rPr>
        <w:t>ng, but both of these methodologies</w:t>
      </w:r>
      <w:r w:rsidR="00062AEE" w:rsidRPr="00913436">
        <w:rPr>
          <w:rFonts w:ascii="Times New Roman" w:hAnsi="Times New Roman"/>
        </w:rPr>
        <w:t xml:space="preserve"> are subject to potential self-report or memory and retrospection bias </w:t>
      </w:r>
      <w:r w:rsidR="00AE3654" w:rsidRPr="00913436">
        <w:rPr>
          <w:rFonts w:ascii="Times New Roman" w:hAnsi="Times New Roman"/>
        </w:rPr>
        <w:fldChar w:fldCharType="begin"/>
      </w:r>
      <w:r w:rsidR="00062AEE" w:rsidRPr="00913436">
        <w:rPr>
          <w:rFonts w:ascii="Times New Roman" w:hAnsi="Times New Roman"/>
        </w:rPr>
        <w:instrText xml:space="preserve"> ADDIN EN.CITE &lt;EndNote&gt;&lt;Cite&gt;&lt;Author&gt;Sorescu&lt;/Author&gt;&lt;Year&gt;2003&lt;/Year&gt;&lt;RecNum&gt;245&lt;/RecNum&gt;&lt;DisplayText&gt;(Sorescu et al., 2003)&lt;/DisplayText&gt;&lt;record&gt;&lt;rec-number&gt;245&lt;/rec-number&gt;&lt;foreign-keys&gt;&lt;key app="EN" db-id="2v2x59r9vzxpfme995xxxs5q2pfz2a050exr"&gt;245&lt;/key&gt;&lt;/foreign-keys&gt;&lt;ref-type name="Journal Article"&gt;17&lt;/ref-type&gt;&lt;contributors&gt;&lt;authors&gt;&lt;author&gt;Sorescu, Alina B.&lt;/author&gt;&lt;author&gt;Chandy, Rajesh K.&lt;/author&gt;&lt;author&gt;Prabhu, Jaideep C.&lt;/author&gt;&lt;/authors&gt;&lt;/contributors&gt;&lt;titles&gt;&lt;title&gt;Sources and Financial Consequences of Radical Innovation: Insights from Pharmaceuticals&lt;/title&gt;&lt;secondary-title&gt;Journal of Marketing&lt;/secondary-title&gt;&lt;/titles&gt;&lt;periodical&gt;&lt;full-title&gt;Journal of Marketing&lt;/full-title&gt;&lt;/periodical&gt;&lt;pages&gt;82-102&lt;/pages&gt;&lt;volume&gt;67&lt;/volume&gt;&lt;number&gt;4&lt;/number&gt;&lt;keywords&gt;&lt;keyword&gt;TECHNOLOGICAL innovations&lt;/keyword&gt;&lt;keyword&gt;RESEARCH&lt;/keyword&gt;&lt;keyword&gt;PHARMACEUTICAL industry -- Technological innovations&lt;/keyword&gt;&lt;keyword&gt;INNOVATION adoption&lt;/keyword&gt;&lt;keyword&gt;PRODUCTION management&lt;/keyword&gt;&lt;keyword&gt;MANAGEMENT -- Study &amp;amp; teaching&lt;/keyword&gt;&lt;keyword&gt;BUSINESS enterprises&lt;/keyword&gt;&lt;keyword&gt;TECHNOLOGY&lt;/keyword&gt;&lt;keyword&gt;MANAGEMENT&lt;/keyword&gt;&lt;keyword&gt;INDUSTRIAL research&lt;/keyword&gt;&lt;keyword&gt;EMPIRICAL research&lt;/keyword&gt;&lt;/keywords&gt;&lt;dates&gt;&lt;year&gt;2003&lt;/year&gt;&lt;/dates&gt;&lt;publisher&gt;American Marketing Association&lt;/publisher&gt;&lt;isbn&gt;00222429&lt;/isbn&gt;&lt;accession-num&gt;11235604&lt;/accession-num&gt;&lt;work-type&gt;Article&lt;/work-type&gt;&lt;urls&gt;&lt;related-urls&gt;&lt;url&gt;https://login.proxy.libraries.rutgers.edu/login?url=http://search.ebscohost.com/login.aspx?direct=true&amp;amp;db=buh&amp;amp;AN=11235604&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062AEE" w:rsidRPr="00913436">
        <w:rPr>
          <w:rFonts w:ascii="Times New Roman" w:hAnsi="Times New Roman"/>
          <w:noProof/>
        </w:rPr>
        <w:t>(</w:t>
      </w:r>
      <w:hyperlink w:anchor="_ENREF_19" w:tooltip="Sorescu, 2003 #245" w:history="1">
        <w:r w:rsidR="001B46ED" w:rsidRPr="00913436">
          <w:rPr>
            <w:rFonts w:ascii="Times New Roman" w:hAnsi="Times New Roman"/>
            <w:noProof/>
          </w:rPr>
          <w:t>Sorescu et al., 2003</w:t>
        </w:r>
      </w:hyperlink>
      <w:r w:rsidR="00062AEE" w:rsidRPr="00913436">
        <w:rPr>
          <w:rFonts w:ascii="Times New Roman" w:hAnsi="Times New Roman"/>
          <w:noProof/>
        </w:rPr>
        <w:t>)</w:t>
      </w:r>
      <w:r w:rsidR="00AE3654" w:rsidRPr="00913436">
        <w:rPr>
          <w:rFonts w:ascii="Times New Roman" w:hAnsi="Times New Roman"/>
        </w:rPr>
        <w:fldChar w:fldCharType="end"/>
      </w:r>
      <w:r w:rsidR="00062AEE" w:rsidRPr="00913436">
        <w:rPr>
          <w:rFonts w:ascii="Times New Roman" w:hAnsi="Times New Roman"/>
        </w:rPr>
        <w:t xml:space="preserve">.  </w:t>
      </w:r>
      <w:r w:rsidR="00480989" w:rsidRPr="00913436">
        <w:rPr>
          <w:rFonts w:ascii="Times New Roman" w:hAnsi="Times New Roman"/>
        </w:rPr>
        <w:t xml:space="preserve">To minimize these limitations, </w:t>
      </w:r>
      <w:r w:rsidR="00BD47E6">
        <w:rPr>
          <w:rFonts w:ascii="Times New Roman" w:hAnsi="Times New Roman"/>
        </w:rPr>
        <w:t>empirical study may</w:t>
      </w:r>
      <w:r w:rsidR="00062AEE" w:rsidRPr="00913436">
        <w:rPr>
          <w:rFonts w:ascii="Times New Roman" w:hAnsi="Times New Roman"/>
        </w:rPr>
        <w:t xml:space="preserve"> use </w:t>
      </w:r>
      <w:r w:rsidR="00480989" w:rsidRPr="00913436">
        <w:rPr>
          <w:rFonts w:ascii="Times New Roman" w:hAnsi="Times New Roman"/>
        </w:rPr>
        <w:t>objective measures that</w:t>
      </w:r>
      <w:r w:rsidR="00497140" w:rsidRPr="00913436">
        <w:rPr>
          <w:rFonts w:ascii="Times New Roman" w:hAnsi="Times New Roman"/>
        </w:rPr>
        <w:t xml:space="preserve"> include </w:t>
      </w:r>
      <w:r w:rsidR="00062AEE" w:rsidRPr="00913436">
        <w:rPr>
          <w:rFonts w:ascii="Times New Roman" w:hAnsi="Times New Roman"/>
        </w:rPr>
        <w:t>a combination of patent data a</w:t>
      </w:r>
      <w:r w:rsidR="001B46ED" w:rsidRPr="00913436">
        <w:rPr>
          <w:rFonts w:ascii="Times New Roman" w:hAnsi="Times New Roman"/>
        </w:rPr>
        <w:t>s well as firm’s financial data.</w:t>
      </w:r>
      <w:r w:rsidR="00BD47E6">
        <w:rPr>
          <w:rFonts w:ascii="Times New Roman" w:hAnsi="Times New Roman"/>
        </w:rPr>
        <w:t xml:space="preserve"> For example, i</w:t>
      </w:r>
      <w:r w:rsidR="00062AEE" w:rsidRPr="00913436">
        <w:rPr>
          <w:rFonts w:ascii="Times New Roman" w:hAnsi="Times New Roman"/>
        </w:rPr>
        <w:t xml:space="preserve">n order to measure Radical and Incremental innovation </w:t>
      </w:r>
      <w:r w:rsidR="00BD47E6">
        <w:rPr>
          <w:rFonts w:ascii="Times New Roman" w:hAnsi="Times New Roman"/>
        </w:rPr>
        <w:t xml:space="preserve">it may be useful to adopt </w:t>
      </w:r>
      <w:r w:rsidR="00062AEE" w:rsidRPr="00913436">
        <w:rPr>
          <w:rFonts w:ascii="Times New Roman" w:hAnsi="Times New Roman"/>
        </w:rPr>
        <w:t xml:space="preserve">an approach developed by Dahlin &amp; Behrens </w:t>
      </w:r>
      <w:r w:rsidR="00AE3654" w:rsidRPr="00913436">
        <w:rPr>
          <w:rFonts w:ascii="Times New Roman" w:hAnsi="Times New Roman"/>
        </w:rPr>
        <w:fldChar w:fldCharType="begin"/>
      </w:r>
      <w:r w:rsidR="008D0756" w:rsidRPr="00913436">
        <w:rPr>
          <w:rFonts w:ascii="Times New Roman" w:hAnsi="Times New Roman"/>
        </w:rPr>
        <w:instrText xml:space="preserve"> ADDIN EN.CITE &lt;EndNote&gt;&lt;Cite ExcludeAuth="1"&gt;&lt;Author&gt;Dahlin&lt;/Author&gt;&lt;Year&gt;2005&lt;/Year&gt;&lt;RecNum&gt;256&lt;/RecNum&gt;&lt;DisplayText&gt;(2005)&lt;/DisplayText&gt;&lt;record&gt;&lt;rec-number&gt;256&lt;/rec-number&gt;&lt;foreign-keys&gt;&lt;key app="EN" db-id="2v2x59r9vzxpfme995xxxs5q2pfz2a050exr"&gt;256&lt;/key&gt;&lt;/foreign-keys&gt;&lt;ref-type name="Generic"&gt;13&lt;/ref-type&gt;&lt;contributors&gt;&lt;authors&gt;&lt;author&gt;Dahlin, Kristina B.&lt;/author&gt;&lt;author&gt;Behrens, Dean M.&lt;/author&gt;&lt;/authors&gt;&lt;/contributors&gt;&lt;titles&gt;&lt;title&gt;When is an invention really radical? Defining and measuring technological radicalness&lt;/title&gt;&lt;alt-title&gt;Research Policy&lt;/alt-title&gt;&lt;/titles&gt;&lt;alt-periodical&gt;&lt;full-title&gt;Research Policy&lt;/full-title&gt;&lt;/alt-periodical&gt;&lt;pages&gt;717&lt;/pages&gt;&lt;volume&gt;34&lt;/volume&gt;&lt;keywords&gt;&lt;keyword&gt;TECHNOLOGICAL innovations&lt;/keyword&gt;&lt;keyword&gt;INVENTIONS&lt;/keyword&gt;&lt;keyword&gt;INDUSTRIAL research&lt;/keyword&gt;&lt;keyword&gt;PATENTS&lt;/keyword&gt;&lt;keyword&gt;INTELLECTUAL property&lt;/keyword&gt;&lt;keyword&gt;CREATIVE ability in technology&lt;/keyword&gt;&lt;/keywords&gt;&lt;dates&gt;&lt;year&gt;2005&lt;/year&gt;&lt;/dates&gt;&lt;isbn&gt;00487333&lt;/isbn&gt;&lt;urls&gt;&lt;related-urls&gt;&lt;url&gt;http://search.ebscohost.com/login.aspx?direct=true&amp;amp;db=buh&amp;amp;AN=17621020&amp;amp;site=ehost-live&amp;amp;scope=site&amp;amp;lang=en&lt;/url&gt;&lt;/related-urls&gt;&lt;/urls&gt;&lt;remote-database-name&gt;fb150fc1&lt;/remote-database-name&gt;&lt;remote-database-provider&gt;EBSCOhost&lt;/remote-database-provider&gt;&lt;/record&gt;&lt;/Cite&gt;&lt;/EndNote&gt;</w:instrText>
      </w:r>
      <w:r w:rsidR="00AE3654" w:rsidRPr="00913436">
        <w:rPr>
          <w:rFonts w:ascii="Times New Roman" w:hAnsi="Times New Roman"/>
        </w:rPr>
        <w:fldChar w:fldCharType="separate"/>
      </w:r>
      <w:r w:rsidR="008D0756" w:rsidRPr="00913436">
        <w:rPr>
          <w:rFonts w:ascii="Times New Roman" w:hAnsi="Times New Roman"/>
          <w:noProof/>
        </w:rPr>
        <w:t>(</w:t>
      </w:r>
      <w:hyperlink w:anchor="_ENREF_4" w:tooltip="Dahlin, 2005 #256" w:history="1">
        <w:r w:rsidR="001B46ED" w:rsidRPr="00913436">
          <w:rPr>
            <w:rFonts w:ascii="Times New Roman" w:hAnsi="Times New Roman"/>
            <w:noProof/>
          </w:rPr>
          <w:t>2005</w:t>
        </w:r>
      </w:hyperlink>
      <w:r w:rsidR="008D0756" w:rsidRPr="00913436">
        <w:rPr>
          <w:rFonts w:ascii="Times New Roman" w:hAnsi="Times New Roman"/>
          <w:noProof/>
        </w:rPr>
        <w:t>)</w:t>
      </w:r>
      <w:r w:rsidR="00AE3654" w:rsidRPr="00913436">
        <w:rPr>
          <w:rFonts w:ascii="Times New Roman" w:hAnsi="Times New Roman"/>
        </w:rPr>
        <w:fldChar w:fldCharType="end"/>
      </w:r>
      <w:r w:rsidR="008D0756" w:rsidRPr="00913436">
        <w:rPr>
          <w:rFonts w:ascii="Times New Roman" w:hAnsi="Times New Roman"/>
        </w:rPr>
        <w:t xml:space="preserve"> </w:t>
      </w:r>
      <w:r w:rsidR="00BD47E6">
        <w:rPr>
          <w:rFonts w:ascii="Times New Roman" w:hAnsi="Times New Roman"/>
        </w:rPr>
        <w:t>that uses</w:t>
      </w:r>
      <w:r w:rsidR="001B46ED" w:rsidRPr="00913436">
        <w:rPr>
          <w:rFonts w:ascii="Times New Roman" w:hAnsi="Times New Roman"/>
        </w:rPr>
        <w:t xml:space="preserve"> </w:t>
      </w:r>
      <w:r w:rsidR="008D0756" w:rsidRPr="00913436">
        <w:rPr>
          <w:rFonts w:ascii="Times New Roman" w:hAnsi="Times New Roman"/>
        </w:rPr>
        <w:t>three</w:t>
      </w:r>
      <w:r w:rsidR="001B46ED" w:rsidRPr="00913436">
        <w:rPr>
          <w:rFonts w:ascii="Times New Roman" w:hAnsi="Times New Roman"/>
        </w:rPr>
        <w:t xml:space="preserve"> prone measure of raidicalness that capture</w:t>
      </w:r>
      <w:r w:rsidR="00480989" w:rsidRPr="00913436">
        <w:rPr>
          <w:rFonts w:ascii="Times New Roman" w:hAnsi="Times New Roman"/>
        </w:rPr>
        <w:t>s</w:t>
      </w:r>
      <w:r w:rsidR="001B46ED" w:rsidRPr="00913436">
        <w:rPr>
          <w:rFonts w:ascii="Times New Roman" w:hAnsi="Times New Roman"/>
        </w:rPr>
        <w:t xml:space="preserve"> </w:t>
      </w:r>
      <w:r w:rsidR="008D0756" w:rsidRPr="00913436">
        <w:rPr>
          <w:rFonts w:ascii="Times New Roman" w:hAnsi="Times New Roman"/>
        </w:rPr>
        <w:t xml:space="preserve">dissimilarity from prior inventions, dissimilarity from current inventions and impact on the content of future inventions. In order to </w:t>
      </w:r>
      <w:r w:rsidR="00480989" w:rsidRPr="00913436">
        <w:rPr>
          <w:rFonts w:ascii="Times New Roman" w:hAnsi="Times New Roman"/>
        </w:rPr>
        <w:t>track</w:t>
      </w:r>
      <w:r w:rsidR="008D0756" w:rsidRPr="00913436">
        <w:rPr>
          <w:rFonts w:ascii="Times New Roman" w:hAnsi="Times New Roman"/>
        </w:rPr>
        <w:t xml:space="preserve"> these attributes, </w:t>
      </w:r>
      <w:r w:rsidR="001B46ED" w:rsidRPr="00913436">
        <w:rPr>
          <w:rFonts w:ascii="Times New Roman" w:hAnsi="Times New Roman"/>
        </w:rPr>
        <w:t xml:space="preserve">Dahline &amp; Behrens </w:t>
      </w:r>
      <w:r w:rsidR="00AE3654" w:rsidRPr="00913436">
        <w:rPr>
          <w:rFonts w:ascii="Times New Roman" w:hAnsi="Times New Roman"/>
        </w:rPr>
        <w:fldChar w:fldCharType="begin"/>
      </w:r>
      <w:r w:rsidR="001B46ED" w:rsidRPr="00913436">
        <w:rPr>
          <w:rFonts w:ascii="Times New Roman" w:hAnsi="Times New Roman"/>
        </w:rPr>
        <w:instrText xml:space="preserve"> ADDIN EN.CITE &lt;EndNote&gt;&lt;Cite ExcludeAuth="1"&gt;&lt;Author&gt;Dahlin&lt;/Author&gt;&lt;Year&gt;2005&lt;/Year&gt;&lt;RecNum&gt;256&lt;/RecNum&gt;&lt;DisplayText&gt;(2005)&lt;/DisplayText&gt;&lt;record&gt;&lt;rec-number&gt;256&lt;/rec-number&gt;&lt;foreign-keys&gt;&lt;key app="EN" db-id="2v2x59r9vzxpfme995xxxs5q2pfz2a050exr"&gt;256&lt;/key&gt;&lt;/foreign-keys&gt;&lt;ref-type name="Generic"&gt;13&lt;/ref-type&gt;&lt;contributors&gt;&lt;authors&gt;&lt;author&gt;Dahlin, Kristina B.&lt;/author&gt;&lt;author&gt;Behrens, Dean M.&lt;/author&gt;&lt;/authors&gt;&lt;/contributors&gt;&lt;titles&gt;&lt;title&gt;When is an invention really radical? Defining and measuring technological radicalness&lt;/title&gt;&lt;alt-title&gt;Research Policy&lt;/alt-title&gt;&lt;/titles&gt;&lt;alt-periodical&gt;&lt;full-title&gt;Research Policy&lt;/full-title&gt;&lt;/alt-periodical&gt;&lt;pages&gt;717&lt;/pages&gt;&lt;volume&gt;34&lt;/volume&gt;&lt;keywords&gt;&lt;keyword&gt;TECHNOLOGICAL innovations&lt;/keyword&gt;&lt;keyword&gt;INVENTIONS&lt;/keyword&gt;&lt;keyword&gt;INDUSTRIAL research&lt;/keyword&gt;&lt;keyword&gt;PATENTS&lt;/keyword&gt;&lt;keyword&gt;INTELLECTUAL property&lt;/keyword&gt;&lt;keyword&gt;CREATIVE ability in technology&lt;/keyword&gt;&lt;/keywords&gt;&lt;dates&gt;&lt;year&gt;2005&lt;/year&gt;&lt;/dates&gt;&lt;isbn&gt;00487333&lt;/isbn&gt;&lt;urls&gt;&lt;related-urls&gt;&lt;url&gt;http://search.ebscohost.com/login.aspx?direct=true&amp;amp;db=buh&amp;amp;AN=17621020&amp;amp;site=ehost-live&amp;amp;scope=site&amp;amp;lang=en&lt;/url&gt;&lt;/related-urls&gt;&lt;/urls&gt;&lt;remote-database-name&gt;fb150fc1&lt;/remote-database-name&gt;&lt;remote-database-provider&gt;EBSCOhost&lt;/remote-database-provider&gt;&lt;/record&gt;&lt;/Cite&gt;&lt;/EndNote&gt;</w:instrText>
      </w:r>
      <w:r w:rsidR="00AE3654" w:rsidRPr="00913436">
        <w:rPr>
          <w:rFonts w:ascii="Times New Roman" w:hAnsi="Times New Roman"/>
        </w:rPr>
        <w:fldChar w:fldCharType="separate"/>
      </w:r>
      <w:r w:rsidR="001B46ED" w:rsidRPr="00913436">
        <w:rPr>
          <w:rFonts w:ascii="Times New Roman" w:hAnsi="Times New Roman"/>
          <w:noProof/>
        </w:rPr>
        <w:t>(</w:t>
      </w:r>
      <w:hyperlink w:anchor="_ENREF_4" w:tooltip="Dahlin, 2005 #256" w:history="1">
        <w:r w:rsidR="001B46ED" w:rsidRPr="00913436">
          <w:rPr>
            <w:rFonts w:ascii="Times New Roman" w:hAnsi="Times New Roman"/>
            <w:noProof/>
          </w:rPr>
          <w:t>2005</w:t>
        </w:r>
      </w:hyperlink>
      <w:r w:rsidR="001B46ED" w:rsidRPr="00913436">
        <w:rPr>
          <w:rFonts w:ascii="Times New Roman" w:hAnsi="Times New Roman"/>
          <w:noProof/>
        </w:rPr>
        <w:t>)</w:t>
      </w:r>
      <w:r w:rsidR="00AE3654" w:rsidRPr="00913436">
        <w:rPr>
          <w:rFonts w:ascii="Times New Roman" w:hAnsi="Times New Roman"/>
        </w:rPr>
        <w:fldChar w:fldCharType="end"/>
      </w:r>
      <w:r w:rsidR="008D0756" w:rsidRPr="00913436">
        <w:rPr>
          <w:rFonts w:ascii="Times New Roman" w:hAnsi="Times New Roman"/>
        </w:rPr>
        <w:t xml:space="preserve"> </w:t>
      </w:r>
      <w:r w:rsidR="001B46ED" w:rsidRPr="00913436">
        <w:rPr>
          <w:rFonts w:ascii="Times New Roman" w:hAnsi="Times New Roman"/>
        </w:rPr>
        <w:t xml:space="preserve">developed </w:t>
      </w:r>
      <w:r w:rsidR="008D0756" w:rsidRPr="00913436">
        <w:rPr>
          <w:rFonts w:ascii="Times New Roman" w:hAnsi="Times New Roman"/>
        </w:rPr>
        <w:t>a three prone measure based on the patter</w:t>
      </w:r>
      <w:r w:rsidR="001B46ED" w:rsidRPr="00913436">
        <w:rPr>
          <w:rFonts w:ascii="Times New Roman" w:hAnsi="Times New Roman"/>
        </w:rPr>
        <w:t xml:space="preserve">n of patent backward citation. </w:t>
      </w:r>
      <w:r w:rsidR="008D0756" w:rsidRPr="00913436">
        <w:rPr>
          <w:rFonts w:ascii="Times New Roman" w:hAnsi="Times New Roman"/>
        </w:rPr>
        <w:t xml:space="preserve">  </w:t>
      </w:r>
      <w:r w:rsidR="001B46ED" w:rsidRPr="00913436">
        <w:rPr>
          <w:rFonts w:ascii="Times New Roman" w:hAnsi="Times New Roman"/>
        </w:rPr>
        <w:t xml:space="preserve">Degree of radicalness </w:t>
      </w:r>
      <w:r w:rsidR="00BD47E6">
        <w:rPr>
          <w:rFonts w:ascii="Times New Roman" w:hAnsi="Times New Roman"/>
        </w:rPr>
        <w:t>is</w:t>
      </w:r>
      <w:r w:rsidR="001B46ED" w:rsidRPr="00913436">
        <w:rPr>
          <w:rFonts w:ascii="Times New Roman" w:hAnsi="Times New Roman"/>
        </w:rPr>
        <w:t xml:space="preserve"> determined by citation count to determine magnitude of</w:t>
      </w:r>
      <w:r w:rsidR="00991DA5" w:rsidRPr="00913436">
        <w:rPr>
          <w:rFonts w:ascii="Times New Roman" w:hAnsi="Times New Roman"/>
        </w:rPr>
        <w:t xml:space="preserve"> dissimilarities with prior and current inventions as well as the impact on future inventions (based on the citation count in the consequent inventions).  </w:t>
      </w:r>
      <w:r w:rsidR="004A693A" w:rsidRPr="00913436">
        <w:rPr>
          <w:rFonts w:ascii="Times New Roman" w:hAnsi="Times New Roman"/>
        </w:rPr>
        <w:t xml:space="preserve">Patent data </w:t>
      </w:r>
      <w:r w:rsidR="00BD47E6">
        <w:rPr>
          <w:rFonts w:ascii="Times New Roman" w:hAnsi="Times New Roman"/>
        </w:rPr>
        <w:t>can potentially</w:t>
      </w:r>
      <w:r w:rsidR="004A693A" w:rsidRPr="00913436">
        <w:rPr>
          <w:rFonts w:ascii="Times New Roman" w:hAnsi="Times New Roman"/>
        </w:rPr>
        <w:t xml:space="preserve"> be obtained from U.S. Patent and Trademark Office database. </w:t>
      </w:r>
      <w:r w:rsidR="00991DA5" w:rsidRPr="00913436">
        <w:rPr>
          <w:rFonts w:ascii="Times New Roman" w:hAnsi="Times New Roman"/>
        </w:rPr>
        <w:t xml:space="preserve">Employee innovation behavior </w:t>
      </w:r>
      <w:r w:rsidR="00BD47E6">
        <w:rPr>
          <w:rFonts w:ascii="Times New Roman" w:hAnsi="Times New Roman"/>
        </w:rPr>
        <w:t xml:space="preserve">may also </w:t>
      </w:r>
      <w:r w:rsidR="00991DA5" w:rsidRPr="00913436">
        <w:rPr>
          <w:rFonts w:ascii="Times New Roman" w:hAnsi="Times New Roman"/>
        </w:rPr>
        <w:t xml:space="preserve">be measured </w:t>
      </w:r>
      <w:r w:rsidR="00BD47E6">
        <w:rPr>
          <w:rFonts w:ascii="Times New Roman" w:hAnsi="Times New Roman"/>
        </w:rPr>
        <w:t>based on patent data as an estimate of</w:t>
      </w:r>
      <w:r w:rsidR="00991DA5" w:rsidRPr="00913436">
        <w:rPr>
          <w:rFonts w:ascii="Times New Roman" w:hAnsi="Times New Roman"/>
        </w:rPr>
        <w:t xml:space="preserve"> a number of patent counts per each employee granted a patent. </w:t>
      </w:r>
    </w:p>
    <w:p w:rsidR="00224D8B" w:rsidRDefault="00224D8B" w:rsidP="00F17773">
      <w:pPr>
        <w:spacing w:line="480" w:lineRule="auto"/>
        <w:jc w:val="both"/>
        <w:rPr>
          <w:rFonts w:ascii="Times New Roman" w:hAnsi="Times New Roman"/>
        </w:rPr>
      </w:pPr>
    </w:p>
    <w:p w:rsidR="00224D8B" w:rsidRDefault="00224D8B" w:rsidP="00F17773">
      <w:pPr>
        <w:spacing w:line="480" w:lineRule="auto"/>
        <w:jc w:val="both"/>
        <w:rPr>
          <w:rFonts w:ascii="Times New Roman" w:hAnsi="Times New Roman"/>
        </w:rPr>
      </w:pPr>
      <w:r>
        <w:rPr>
          <w:rFonts w:ascii="Times New Roman" w:hAnsi="Times New Roman"/>
        </w:rPr>
        <w:t xml:space="preserve">Radical and Incremental resource allocation strategy can be measured by a modified </w:t>
      </w:r>
      <w:r w:rsidR="006424AB" w:rsidRPr="00913436">
        <w:rPr>
          <w:rFonts w:ascii="Times New Roman" w:hAnsi="Times New Roman"/>
        </w:rPr>
        <w:t xml:space="preserve">measure of strategic change utilized by Zhang et al. </w:t>
      </w:r>
      <w:r w:rsidR="00AE3654" w:rsidRPr="00913436">
        <w:rPr>
          <w:rFonts w:ascii="Times New Roman" w:hAnsi="Times New Roman"/>
        </w:rPr>
        <w:fldChar w:fldCharType="begin"/>
      </w:r>
      <w:r w:rsidR="00200A43" w:rsidRPr="00913436">
        <w:rPr>
          <w:rFonts w:ascii="Times New Roman" w:hAnsi="Times New Roman"/>
        </w:rPr>
        <w:instrText xml:space="preserve"> ADDIN EN.CITE &lt;EndNote&gt;&lt;Cite&gt;&lt;Author&gt;Zhang&lt;/Author&gt;&lt;Year&gt;2010&lt;/Year&gt;&lt;RecNum&gt;247&lt;/RecNum&gt;&lt;DisplayText&gt;(Zhang &amp;amp; Rajagopalan, 2010)&lt;/DisplayText&gt;&lt;record&gt;&lt;rec-number&gt;247&lt;/rec-number&gt;&lt;foreign-keys&gt;&lt;key app="EN" db-id="2v2x59r9vzxpfme995xxxs5q2pfz2a050exr"&gt;247&lt;/key&gt;&lt;/foreign-keys&gt;&lt;ref-type name="Journal Article"&gt;17&lt;/ref-type&gt;&lt;contributors&gt;&lt;authors&gt;&lt;author&gt;Zhang, Yan&lt;/author&gt;&lt;author&gt;Rajagopalan, Nandini&lt;/author&gt;&lt;/authors&gt;&lt;/contributors&gt;&lt;titles&gt;&lt;title&gt;Once an outsider, always an outsider? CEO origin, strategic change, and firm performance&lt;/title&gt;&lt;secondary-title&gt;Strategic Management Journal&lt;/secondary-title&gt;&lt;/titles&gt;&lt;periodical&gt;&lt;full-title&gt;Strategic Management Journal&lt;/full-title&gt;&lt;/periodical&gt;&lt;pages&gt;334-346&lt;/pages&gt;&lt;volume&gt;31&lt;/volume&gt;&lt;number&gt;3&lt;/number&gt;&lt;keywords&gt;&lt;keyword&gt;STRATEGIC planning&lt;/keyword&gt;&lt;keyword&gt;RESOURCE allocation&lt;/keyword&gt;&lt;keyword&gt;CHIEF executive officers&lt;/keyword&gt;&lt;keyword&gt;EMPLOYMENT tenure&lt;/keyword&gt;&lt;keyword&gt;ORGANIZATIONAL change&lt;/keyword&gt;&lt;keyword&gt;DIVERSIFICATION in industry&lt;/keyword&gt;&lt;keyword&gt;BUSINESS planning&lt;/keyword&gt;&lt;keyword&gt;JOB performance&lt;/keyword&gt;&lt;keyword&gt;INDUSTRIAL management&lt;/keyword&gt;&lt;keyword&gt;RESEARCH &amp;amp; development&lt;/keyword&gt;&lt;keyword&gt;TECHNOLOGICAL innovations&lt;/keyword&gt;&lt;keyword&gt;CONSOLIDATION &amp;amp; merger of corporations&lt;/keyword&gt;&lt;keyword&gt;CEO origin&lt;/keyword&gt;&lt;keyword&gt;CEO tenure&lt;/keyword&gt;&lt;keyword&gt;strategic change&lt;/keyword&gt;&lt;keyword&gt;upper echelon&lt;/keyword&gt;&lt;/keywords&gt;&lt;dates&gt;&lt;year&gt;2010&lt;/year&gt;&lt;/dates&gt;&lt;isbn&gt;01432095&lt;/isbn&gt;&lt;accession-num&gt;47589471&lt;/accession-num&gt;&lt;work-type&gt;Article&lt;/work-type&gt;&lt;urls&gt;&lt;related-urls&gt;&lt;url&gt;https://login.proxy.libraries.rutgers.edu/login?url=http://search.ebscohost.com/login.aspx?direct=true&amp;amp;db=buh&amp;amp;AN=47589471&amp;amp;site=ehost-live&lt;/url&gt;&lt;/related-urls&gt;&lt;/urls&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200A43" w:rsidRPr="00913436">
        <w:rPr>
          <w:rFonts w:ascii="Times New Roman" w:hAnsi="Times New Roman"/>
          <w:noProof/>
        </w:rPr>
        <w:t>(</w:t>
      </w:r>
      <w:hyperlink w:anchor="_ENREF_22" w:tooltip="Zhang, 2010 #247" w:history="1">
        <w:r w:rsidR="001B46ED" w:rsidRPr="00913436">
          <w:rPr>
            <w:rFonts w:ascii="Times New Roman" w:hAnsi="Times New Roman"/>
            <w:noProof/>
          </w:rPr>
          <w:t>Zhang &amp; Rajagopalan, 2010</w:t>
        </w:r>
      </w:hyperlink>
      <w:r w:rsidR="00200A43" w:rsidRPr="00913436">
        <w:rPr>
          <w:rFonts w:ascii="Times New Roman" w:hAnsi="Times New Roman"/>
          <w:noProof/>
        </w:rPr>
        <w:t>)</w:t>
      </w:r>
      <w:r w:rsidR="00AE3654" w:rsidRPr="00913436">
        <w:rPr>
          <w:rFonts w:ascii="Times New Roman" w:hAnsi="Times New Roman"/>
        </w:rPr>
        <w:fldChar w:fldCharType="end"/>
      </w:r>
      <w:r w:rsidR="006424AB" w:rsidRPr="00913436">
        <w:rPr>
          <w:rFonts w:ascii="Times New Roman" w:hAnsi="Times New Roman"/>
        </w:rPr>
        <w:t xml:space="preserve"> </w:t>
      </w:r>
      <w:r>
        <w:rPr>
          <w:rFonts w:ascii="Times New Roman" w:hAnsi="Times New Roman"/>
        </w:rPr>
        <w:t xml:space="preserve">that </w:t>
      </w:r>
      <w:r w:rsidR="006424AB" w:rsidRPr="00913436">
        <w:rPr>
          <w:rFonts w:ascii="Times New Roman" w:hAnsi="Times New Roman"/>
        </w:rPr>
        <w:t>include</w:t>
      </w:r>
      <w:r>
        <w:rPr>
          <w:rFonts w:ascii="Times New Roman" w:hAnsi="Times New Roman"/>
        </w:rPr>
        <w:t>s</w:t>
      </w:r>
      <w:r w:rsidR="00991DA5" w:rsidRPr="00913436">
        <w:rPr>
          <w:rFonts w:ascii="Times New Roman" w:hAnsi="Times New Roman"/>
        </w:rPr>
        <w:t xml:space="preserve"> R&amp;D intensity</w:t>
      </w:r>
      <w:r w:rsidR="006424AB" w:rsidRPr="00913436">
        <w:rPr>
          <w:rFonts w:ascii="Times New Roman" w:hAnsi="Times New Roman"/>
        </w:rPr>
        <w:t xml:space="preserve"> (R%D / Sales) and plant and equipment newness (net P&amp;E/gross P&amp;E). </w:t>
      </w:r>
      <w:r w:rsidR="00BB2E70" w:rsidRPr="00913436">
        <w:rPr>
          <w:rFonts w:ascii="Times New Roman" w:hAnsi="Times New Roman"/>
        </w:rPr>
        <w:t xml:space="preserve">Innovation research has established a positive relationship between R&amp;D spend </w:t>
      </w:r>
      <w:r w:rsidR="00BB2E70" w:rsidRPr="00913436">
        <w:rPr>
          <w:rFonts w:ascii="Times New Roman" w:hAnsi="Times New Roman"/>
        </w:rPr>
        <w:lastRenderedPageBreak/>
        <w:t xml:space="preserve">and the degree of innovativeness.  Thus, </w:t>
      </w:r>
      <w:r w:rsidR="006424AB" w:rsidRPr="00913436">
        <w:rPr>
          <w:rFonts w:ascii="Times New Roman" w:hAnsi="Times New Roman"/>
        </w:rPr>
        <w:t xml:space="preserve">higher </w:t>
      </w:r>
      <w:r w:rsidR="00BB2E70" w:rsidRPr="00913436">
        <w:rPr>
          <w:rFonts w:ascii="Times New Roman" w:hAnsi="Times New Roman"/>
        </w:rPr>
        <w:t>R&amp;D inten</w:t>
      </w:r>
      <w:r w:rsidR="00D42DD8" w:rsidRPr="00913436">
        <w:rPr>
          <w:rFonts w:ascii="Times New Roman" w:hAnsi="Times New Roman"/>
        </w:rPr>
        <w:t xml:space="preserve">sity will </w:t>
      </w:r>
      <w:r w:rsidR="006424AB" w:rsidRPr="00913436">
        <w:rPr>
          <w:rFonts w:ascii="Times New Roman" w:hAnsi="Times New Roman"/>
        </w:rPr>
        <w:t xml:space="preserve">be associated with resource allocation strategy in support of radical innovation, while lower R&amp;D spent will signal resource allocation strategy in support of incremental innovation. </w:t>
      </w:r>
      <w:r w:rsidR="00D42DD8" w:rsidRPr="00913436">
        <w:rPr>
          <w:rFonts w:ascii="Times New Roman" w:hAnsi="Times New Roman"/>
        </w:rPr>
        <w:t xml:space="preserve">Implementation of Radical Innovation entails departure of existing technology and therefore implies </w:t>
      </w:r>
      <w:r w:rsidR="006424AB" w:rsidRPr="00913436">
        <w:rPr>
          <w:rFonts w:ascii="Times New Roman" w:hAnsi="Times New Roman"/>
        </w:rPr>
        <w:t xml:space="preserve">development or </w:t>
      </w:r>
      <w:r w:rsidR="00B03E2D" w:rsidRPr="00913436">
        <w:rPr>
          <w:rFonts w:ascii="Times New Roman" w:hAnsi="Times New Roman"/>
        </w:rPr>
        <w:t>acquiring</w:t>
      </w:r>
      <w:r w:rsidR="006424AB" w:rsidRPr="00913436">
        <w:rPr>
          <w:rFonts w:ascii="Times New Roman" w:hAnsi="Times New Roman"/>
        </w:rPr>
        <w:t xml:space="preserve"> of new technological equipment.  Thus greater spent on new equipment will be a reflection of radical innovation. </w:t>
      </w:r>
    </w:p>
    <w:p w:rsidR="00224D8B" w:rsidRDefault="00224D8B" w:rsidP="00F17773">
      <w:pPr>
        <w:spacing w:line="480" w:lineRule="auto"/>
        <w:jc w:val="both"/>
        <w:rPr>
          <w:rFonts w:ascii="Times New Roman" w:hAnsi="Times New Roman"/>
        </w:rPr>
      </w:pPr>
    </w:p>
    <w:p w:rsidR="00BB2E70" w:rsidRPr="00913436" w:rsidRDefault="00224D8B" w:rsidP="00F17773">
      <w:pPr>
        <w:spacing w:line="480" w:lineRule="auto"/>
        <w:jc w:val="both"/>
        <w:rPr>
          <w:rFonts w:ascii="Times New Roman" w:hAnsi="Times New Roman"/>
        </w:rPr>
      </w:pPr>
      <w:r>
        <w:rPr>
          <w:rFonts w:ascii="Times New Roman" w:hAnsi="Times New Roman"/>
        </w:rPr>
        <w:t xml:space="preserve">Measurement of independent variables, cultural background of senior leaders, will be potentially less challenging as there are established measures of cultural orientation that have been widely utilized in cross-cultural research.  </w:t>
      </w:r>
    </w:p>
    <w:p w:rsidR="00224D8B" w:rsidRDefault="00224D8B" w:rsidP="00F17773">
      <w:pPr>
        <w:spacing w:line="480" w:lineRule="auto"/>
        <w:jc w:val="both"/>
        <w:rPr>
          <w:rFonts w:ascii="Times New Roman" w:hAnsi="Times New Roman"/>
        </w:rPr>
      </w:pPr>
    </w:p>
    <w:p w:rsidR="00176180" w:rsidRPr="00913436" w:rsidRDefault="0047241D" w:rsidP="00F17773">
      <w:pPr>
        <w:spacing w:line="480" w:lineRule="auto"/>
        <w:jc w:val="both"/>
        <w:rPr>
          <w:rFonts w:ascii="Times New Roman" w:hAnsi="Times New Roman"/>
          <w:b/>
        </w:rPr>
      </w:pPr>
      <w:r>
        <w:rPr>
          <w:rFonts w:ascii="Times New Roman" w:hAnsi="Times New Roman"/>
          <w:b/>
        </w:rPr>
        <w:t>Conclusion</w:t>
      </w:r>
    </w:p>
    <w:p w:rsidR="0047241D" w:rsidRDefault="006F3723" w:rsidP="0047241D">
      <w:pPr>
        <w:spacing w:line="480" w:lineRule="auto"/>
        <w:jc w:val="both"/>
      </w:pPr>
      <w:r w:rsidRPr="00913436">
        <w:rPr>
          <w:rFonts w:ascii="Times New Roman" w:hAnsi="Times New Roman"/>
        </w:rPr>
        <w:t xml:space="preserve">Innovation has been positioned as a dynamic capability that enables organization to bring about chance </w:t>
      </w:r>
      <w:r w:rsidR="00AE3654" w:rsidRPr="00913436">
        <w:rPr>
          <w:rFonts w:ascii="Times New Roman" w:hAnsi="Times New Roman"/>
        </w:rPr>
        <w:fldChar w:fldCharType="begin"/>
      </w:r>
      <w:r w:rsidRPr="00913436">
        <w:rPr>
          <w:rFonts w:ascii="Times New Roman" w:hAnsi="Times New Roman"/>
        </w:rPr>
        <w:instrText xml:space="preserve"> ADDIN EN.CITE &lt;EndNote&gt;&lt;Cite&gt;&lt;Author&gt;Kelley&lt;/Author&gt;&lt;Year&gt;2011&lt;/Year&gt;&lt;RecNum&gt;252&lt;/RecNum&gt;&lt;DisplayText&gt;(Kelley et al., 2011)&lt;/DisplayText&gt;&lt;record&gt;&lt;rec-number&gt;252&lt;/rec-number&gt;&lt;foreign-keys&gt;&lt;key app="EN" db-id="2v2x59r9vzxpfme995xxxs5q2pfz2a050exr"&gt;252&lt;/key&gt;&lt;/foreign-keys&gt;&lt;ref-type name="Journal Article"&gt;17&lt;/ref-type&gt;&lt;contributors&gt;&lt;authors&gt;&lt;author&gt;Kelley, Donna J.&lt;/author&gt;&lt;author&gt;O‚ÄôConnor, Gina Colarelli&lt;/author&gt;&lt;author&gt;Neck, Heidi&lt;/author&gt;&lt;author&gt;Peters, Lois&lt;/author&gt;&lt;/authors&gt;&lt;/contributors&gt;&lt;titles&gt;&lt;title&gt;Building an organizational capability for radical innovation: The direct managerial role&lt;/title&gt;&lt;secondary-title&gt;Journal of Engineering &amp;amp; Technology Management&lt;/secondary-title&gt;&lt;/titles&gt;&lt;periodical&gt;&lt;full-title&gt;Journal of Engineering &amp;amp; Technology Management&lt;/full-title&gt;&lt;/periodical&gt;&lt;pages&gt;249-267&lt;/pages&gt;&lt;volume&gt;28&lt;/volume&gt;&lt;number&gt;4&lt;/number&gt;&lt;keywords&gt;&lt;keyword&gt;ORGANIZATIONAL change&lt;/keyword&gt;&lt;keyword&gt;TECHNOLOGICAL innovations&lt;/keyword&gt;&lt;keyword&gt;EXECUTIVE ability (Management)&lt;/keyword&gt;&lt;keyword&gt;ECONOMIC development&lt;/keyword&gt;&lt;keyword&gt;PERFORMANCE evaluation&lt;/keyword&gt;&lt;keyword&gt;QUALITATIVE research&lt;/keyword&gt;&lt;keyword&gt;EXPERIENCE&lt;/keyword&gt;&lt;keyword&gt;AWARENESS&lt;/keyword&gt;&lt;/keywords&gt;&lt;dates&gt;&lt;year&gt;2011&lt;/year&gt;&lt;/dates&gt;&lt;isbn&gt;09234748&lt;/isbn&gt;&lt;accession-num&gt;66158679&lt;/accession-num&gt;&lt;work-type&gt;Article&lt;/work-type&gt;&lt;urls&gt;&lt;related-urls&gt;&lt;url&gt;https://login.proxy.libraries.rutgers.edu/login?url=http://search.ebscohost.com/login.aspx?direct=true&amp;amp;db=buh&amp;amp;AN=66158679&amp;amp;site=ehost-live&lt;/url&gt;&lt;/related-urls&gt;&lt;/urls&gt;&lt;electronic-resource-num&gt;10.1016/j.jengtecman.2011.06.003&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Pr="00913436">
        <w:rPr>
          <w:rFonts w:ascii="Times New Roman" w:hAnsi="Times New Roman"/>
          <w:noProof/>
        </w:rPr>
        <w:t>(</w:t>
      </w:r>
      <w:hyperlink w:anchor="_ENREF_15" w:tooltip="Kelley, 2011 #252" w:history="1">
        <w:r w:rsidRPr="00913436">
          <w:rPr>
            <w:rFonts w:ascii="Times New Roman" w:hAnsi="Times New Roman"/>
            <w:noProof/>
          </w:rPr>
          <w:t>Kelley et al., 2011</w:t>
        </w:r>
      </w:hyperlink>
      <w:r w:rsidRPr="00913436">
        <w:rPr>
          <w:rFonts w:ascii="Times New Roman" w:hAnsi="Times New Roman"/>
          <w:noProof/>
        </w:rPr>
        <w:t>)</w:t>
      </w:r>
      <w:r w:rsidR="00AE3654" w:rsidRPr="00913436">
        <w:rPr>
          <w:rFonts w:ascii="Times New Roman" w:hAnsi="Times New Roman"/>
        </w:rPr>
        <w:fldChar w:fldCharType="end"/>
      </w:r>
      <w:r w:rsidRPr="00913436">
        <w:rPr>
          <w:rFonts w:ascii="Times New Roman" w:hAnsi="Times New Roman"/>
        </w:rPr>
        <w:t xml:space="preserve">. Decisions </w:t>
      </w:r>
      <w:r w:rsidR="002B190A" w:rsidRPr="00913436">
        <w:rPr>
          <w:rFonts w:ascii="Times New Roman" w:hAnsi="Times New Roman"/>
        </w:rPr>
        <w:t xml:space="preserve">related to new product </w:t>
      </w:r>
      <w:r w:rsidRPr="00913436">
        <w:rPr>
          <w:rFonts w:ascii="Times New Roman" w:hAnsi="Times New Roman"/>
        </w:rPr>
        <w:t xml:space="preserve">and service development along with choices of internal processes to support them have become </w:t>
      </w:r>
      <w:r w:rsidR="002B190A" w:rsidRPr="00913436">
        <w:rPr>
          <w:rFonts w:ascii="Times New Roman" w:hAnsi="Times New Roman"/>
        </w:rPr>
        <w:t xml:space="preserve">key components of organizational strategy.  </w:t>
      </w:r>
      <w:r w:rsidRPr="00913436">
        <w:rPr>
          <w:rFonts w:ascii="Times New Roman" w:hAnsi="Times New Roman"/>
        </w:rPr>
        <w:t xml:space="preserve">Additionally, due to the </w:t>
      </w:r>
      <w:r w:rsidR="002B190A" w:rsidRPr="00913436">
        <w:rPr>
          <w:rFonts w:ascii="Times New Roman" w:hAnsi="Times New Roman"/>
        </w:rPr>
        <w:t xml:space="preserve">significant financial and non-financial resource requirements and </w:t>
      </w:r>
      <w:r w:rsidRPr="00913436">
        <w:rPr>
          <w:rFonts w:ascii="Times New Roman" w:hAnsi="Times New Roman"/>
        </w:rPr>
        <w:t xml:space="preserve">potential </w:t>
      </w:r>
      <w:r w:rsidR="002B190A" w:rsidRPr="00913436">
        <w:rPr>
          <w:rFonts w:ascii="Times New Roman" w:hAnsi="Times New Roman"/>
        </w:rPr>
        <w:t xml:space="preserve">benefits </w:t>
      </w:r>
      <w:r w:rsidRPr="00913436">
        <w:rPr>
          <w:rFonts w:ascii="Times New Roman" w:hAnsi="Times New Roman"/>
        </w:rPr>
        <w:t>innovation</w:t>
      </w:r>
      <w:r w:rsidR="002B190A" w:rsidRPr="00913436">
        <w:rPr>
          <w:rFonts w:ascii="Times New Roman" w:hAnsi="Times New Roman"/>
        </w:rPr>
        <w:t xml:space="preserve"> should be treated as potential sources of competitive advantage.  According to Resource-Based View firms derive competitive advantage from allocating resources towards certain types of innovations as those enable them to respond to the demands of </w:t>
      </w:r>
      <w:r w:rsidRPr="00913436">
        <w:rPr>
          <w:rFonts w:ascii="Times New Roman" w:hAnsi="Times New Roman"/>
        </w:rPr>
        <w:t>continuously</w:t>
      </w:r>
      <w:r w:rsidR="002B190A" w:rsidRPr="00913436">
        <w:rPr>
          <w:rFonts w:ascii="Times New Roman" w:hAnsi="Times New Roman"/>
        </w:rPr>
        <w:t xml:space="preserve"> </w:t>
      </w:r>
      <w:r w:rsidRPr="00913436">
        <w:rPr>
          <w:rFonts w:ascii="Times New Roman" w:hAnsi="Times New Roman"/>
        </w:rPr>
        <w:t>changing</w:t>
      </w:r>
      <w:r w:rsidR="002B190A" w:rsidRPr="00913436">
        <w:rPr>
          <w:rFonts w:ascii="Times New Roman" w:hAnsi="Times New Roman"/>
        </w:rPr>
        <w:t xml:space="preserve"> environment and competitive pressures </w:t>
      </w:r>
      <w:r w:rsidR="00AE3654" w:rsidRPr="00913436">
        <w:rPr>
          <w:rFonts w:ascii="Times New Roman" w:hAnsi="Times New Roman"/>
        </w:rPr>
        <w:fldChar w:fldCharType="begin"/>
      </w:r>
      <w:r w:rsidR="002B190A" w:rsidRPr="00913436">
        <w:rPr>
          <w:rFonts w:ascii="Times New Roman" w:hAnsi="Times New Roman"/>
        </w:rPr>
        <w:instrText xml:space="preserve"> ADDIN EN.CITE &lt;EndNote&gt;&lt;Cite&gt;&lt;Author&gt;Hult&lt;/Author&gt;&lt;Year&gt;2004&lt;/Year&gt;&lt;RecNum&gt;241&lt;/RecNum&gt;&lt;DisplayText&gt;(Hult et al., 2004)&lt;/DisplayText&gt;&lt;record&gt;&lt;rec-number&gt;241&lt;/rec-number&gt;&lt;foreign-keys&gt;&lt;key app="EN" db-id="2v2x59r9vzxpfme995xxxs5q2pfz2a050exr"&gt;241&lt;/key&gt;&lt;/foreign-keys&gt;&lt;ref-type name="Journal Article"&gt;17&lt;/ref-type&gt;&lt;contributors&gt;&lt;authors&gt;&lt;author&gt;Hult, G. Tomas M.&lt;/author&gt;&lt;author&gt;Hurley, Robert F.&lt;/author&gt;&lt;author&gt;Knight, Gary A.&lt;/author&gt;&lt;/authors&gt;&lt;/contributors&gt;&lt;titles&gt;&lt;title&gt;Innovativeness: Its antecedents and impact on business performance&lt;/title&gt;&lt;secondary-title&gt;Industrial Marketing Management&lt;/secondary-title&gt;&lt;/titles&gt;&lt;periodical&gt;&lt;full-title&gt;Industrial Marketing Management&lt;/full-title&gt;&lt;/periodical&gt;&lt;pages&gt;429-438&lt;/pages&gt;&lt;volume&gt;33&lt;/volume&gt;&lt;number&gt;5&lt;/number&gt;&lt;keywords&gt;&lt;keyword&gt;TECHNOLOGICAL innovations&lt;/keyword&gt;&lt;keyword&gt;BUSINESS enterprises&lt;/keyword&gt;&lt;keyword&gt;MARKET orientation&lt;/keyword&gt;&lt;keyword&gt;ENTREPRENEURSHIP&lt;/keyword&gt;&lt;keyword&gt;MARKETING strategy&lt;/keyword&gt;&lt;keyword&gt;SUCCESS in business&lt;/keyword&gt;&lt;keyword&gt;Entrepreneurial orientation&lt;/keyword&gt;&lt;keyword&gt;Innovativeness&lt;/keyword&gt;&lt;keyword&gt;Learning orientation&lt;/keyword&gt;&lt;keyword&gt;Market turbulence&lt;/keyword&gt;&lt;keyword&gt;Performance&lt;/keyword&gt;&lt;/keywords&gt;&lt;dates&gt;&lt;year&gt;2004&lt;/year&gt;&lt;/dates&gt;&lt;isbn&gt;00198501&lt;/isbn&gt;&lt;accession-num&gt;13472991&lt;/accession-num&gt;&lt;work-type&gt;Article&lt;/work-type&gt;&lt;urls&gt;&lt;related-urls&gt;&lt;url&gt;https://login.proxy.libraries.rutgers.edu/login?url=http://search.ebscohost.com/login.aspx?direct=true&amp;amp;db=buh&amp;amp;AN=13472991&amp;amp;site=ehost-live&lt;/url&gt;&lt;/related-urls&gt;&lt;/urls&gt;&lt;electronic-resource-num&gt;10.1016/j.indmarman.2003.08.015&lt;/electronic-resource-num&gt;&lt;remote-database-name&gt;buh&lt;/remote-database-name&gt;&lt;remote-database-provider&gt;EBSCOhost&lt;/remote-database-provider&gt;&lt;/record&gt;&lt;/Cite&gt;&lt;/EndNote&gt;</w:instrText>
      </w:r>
      <w:r w:rsidR="00AE3654" w:rsidRPr="00913436">
        <w:rPr>
          <w:rFonts w:ascii="Times New Roman" w:hAnsi="Times New Roman"/>
        </w:rPr>
        <w:fldChar w:fldCharType="separate"/>
      </w:r>
      <w:r w:rsidR="002B190A" w:rsidRPr="00913436">
        <w:rPr>
          <w:rFonts w:ascii="Times New Roman" w:hAnsi="Times New Roman"/>
          <w:noProof/>
        </w:rPr>
        <w:t>(</w:t>
      </w:r>
      <w:hyperlink w:anchor="_ENREF_14" w:tooltip="Hult, 2004 #241" w:history="1">
        <w:r w:rsidR="001B46ED" w:rsidRPr="00913436">
          <w:rPr>
            <w:rFonts w:ascii="Times New Roman" w:hAnsi="Times New Roman"/>
            <w:noProof/>
          </w:rPr>
          <w:t>Hult et al., 2004</w:t>
        </w:r>
      </w:hyperlink>
      <w:r w:rsidR="002B190A" w:rsidRPr="00913436">
        <w:rPr>
          <w:rFonts w:ascii="Times New Roman" w:hAnsi="Times New Roman"/>
          <w:noProof/>
        </w:rPr>
        <w:t>)</w:t>
      </w:r>
      <w:r w:rsidR="00AE3654" w:rsidRPr="00913436">
        <w:rPr>
          <w:rFonts w:ascii="Times New Roman" w:hAnsi="Times New Roman"/>
        </w:rPr>
        <w:fldChar w:fldCharType="end"/>
      </w:r>
      <w:r w:rsidR="002B190A" w:rsidRPr="00913436">
        <w:rPr>
          <w:rFonts w:ascii="Times New Roman" w:hAnsi="Times New Roman"/>
        </w:rPr>
        <w:t>. Therefore, understanding factors that influence firm’s choi</w:t>
      </w:r>
      <w:r w:rsidR="0021757A">
        <w:rPr>
          <w:rFonts w:ascii="Times New Roman" w:hAnsi="Times New Roman"/>
        </w:rPr>
        <w:t xml:space="preserve">ce of innovation strategy </w:t>
      </w:r>
      <w:r w:rsidR="002B190A" w:rsidRPr="00913436">
        <w:rPr>
          <w:rFonts w:ascii="Times New Roman" w:hAnsi="Times New Roman"/>
        </w:rPr>
        <w:t>provide</w:t>
      </w:r>
      <w:r w:rsidR="0021757A">
        <w:rPr>
          <w:rFonts w:ascii="Times New Roman" w:hAnsi="Times New Roman"/>
        </w:rPr>
        <w:t>s</w:t>
      </w:r>
      <w:r w:rsidR="002B190A" w:rsidRPr="00913436">
        <w:rPr>
          <w:rFonts w:ascii="Times New Roman" w:hAnsi="Times New Roman"/>
        </w:rPr>
        <w:t xml:space="preserve"> additional knowledge of strategies adapted by firms to create competitive advantage. </w:t>
      </w:r>
      <w:r w:rsidRPr="00913436">
        <w:rPr>
          <w:rFonts w:ascii="Times New Roman" w:hAnsi="Times New Roman"/>
        </w:rPr>
        <w:t xml:space="preserve">  </w:t>
      </w:r>
      <w:r w:rsidR="0021757A">
        <w:rPr>
          <w:rFonts w:ascii="Times New Roman" w:hAnsi="Times New Roman"/>
        </w:rPr>
        <w:t xml:space="preserve">This paper contributes to </w:t>
      </w:r>
      <w:r w:rsidR="0021757A">
        <w:rPr>
          <w:rFonts w:ascii="Times New Roman" w:hAnsi="Times New Roman"/>
        </w:rPr>
        <w:lastRenderedPageBreak/>
        <w:t>innovation literature by</w:t>
      </w:r>
      <w:r w:rsidR="0047241D">
        <w:rPr>
          <w:rFonts w:ascii="Times New Roman" w:hAnsi="Times New Roman"/>
        </w:rPr>
        <w:t xml:space="preserve"> 1) presenting an argument that radicalness of innovation strategy is a result of strategic choices made by an organization, 2) </w:t>
      </w:r>
      <w:r w:rsidR="0021757A">
        <w:rPr>
          <w:rFonts w:ascii="Times New Roman" w:hAnsi="Times New Roman"/>
        </w:rPr>
        <w:t>introducing social factors such as culture and cultural background as one of the factors that influence firm’s innovative strategy</w:t>
      </w:r>
      <w:r w:rsidR="0047241D">
        <w:rPr>
          <w:rFonts w:ascii="Times New Roman" w:hAnsi="Times New Roman"/>
        </w:rPr>
        <w:t xml:space="preserve"> and 2) by proposing specific mechanisms of the effect of culture through</w:t>
      </w:r>
      <w:r w:rsidRPr="00913436">
        <w:rPr>
          <w:rFonts w:ascii="Times New Roman" w:hAnsi="Times New Roman"/>
        </w:rPr>
        <w:t xml:space="preserve"> </w:t>
      </w:r>
      <w:r w:rsidR="0047241D">
        <w:rPr>
          <w:rFonts w:ascii="Times New Roman" w:hAnsi="Times New Roman"/>
        </w:rPr>
        <w:t xml:space="preserve">its influence on </w:t>
      </w:r>
      <w:r w:rsidRPr="00913436">
        <w:rPr>
          <w:rFonts w:ascii="Times New Roman" w:hAnsi="Times New Roman"/>
        </w:rPr>
        <w:t>the decision making process</w:t>
      </w:r>
      <w:r w:rsidR="0047241D">
        <w:rPr>
          <w:rFonts w:ascii="Times New Roman" w:hAnsi="Times New Roman"/>
        </w:rPr>
        <w:t>es</w:t>
      </w:r>
      <w:r w:rsidRPr="00913436">
        <w:rPr>
          <w:rFonts w:ascii="Times New Roman" w:hAnsi="Times New Roman"/>
        </w:rPr>
        <w:t xml:space="preserve"> of organization’s dominant coalition and its consequent impact on the behavior o</w:t>
      </w:r>
      <w:r w:rsidR="0047241D">
        <w:rPr>
          <w:rFonts w:ascii="Times New Roman" w:hAnsi="Times New Roman"/>
        </w:rPr>
        <w:t xml:space="preserve">f the rest of the organization. </w:t>
      </w:r>
      <w:r w:rsidR="0047241D">
        <w:t xml:space="preserve">By exploring the effect of culture on the decision making process of organization’s dominant coalition and its consequent impact on the behavior of the rest of the organization, this paper makes a meaningful contribution to our understanding of factors underlying degree of firms’ innovation. </w:t>
      </w: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21757A" w:rsidRDefault="0021757A" w:rsidP="00F17773">
      <w:pPr>
        <w:spacing w:line="480" w:lineRule="auto"/>
        <w:jc w:val="both"/>
        <w:rPr>
          <w:rFonts w:ascii="Times New Roman" w:hAnsi="Times New Roman"/>
        </w:rPr>
      </w:pPr>
    </w:p>
    <w:p w:rsidR="00022107" w:rsidRPr="0021757A" w:rsidRDefault="0021757A" w:rsidP="0021757A">
      <w:pPr>
        <w:spacing w:line="480" w:lineRule="auto"/>
        <w:jc w:val="both"/>
        <w:rPr>
          <w:rFonts w:ascii="Times New Roman" w:hAnsi="Times New Roman"/>
          <w:b/>
        </w:rPr>
      </w:pPr>
      <w:r w:rsidRPr="0021757A">
        <w:rPr>
          <w:rFonts w:ascii="Times New Roman" w:hAnsi="Times New Roman"/>
          <w:b/>
        </w:rPr>
        <w:t>References</w:t>
      </w:r>
    </w:p>
    <w:p w:rsidR="001B46ED" w:rsidRPr="0092160E" w:rsidRDefault="00AE3654" w:rsidP="0092160E">
      <w:pPr>
        <w:spacing w:line="480" w:lineRule="auto"/>
        <w:ind w:left="720" w:hanging="720"/>
        <w:rPr>
          <w:rFonts w:ascii="Times New Roman" w:hAnsi="Times New Roman"/>
          <w:noProof/>
        </w:rPr>
      </w:pPr>
      <w:r>
        <w:fldChar w:fldCharType="begin"/>
      </w:r>
      <w:r w:rsidR="00022107">
        <w:instrText xml:space="preserve"> ADDIN EN.REFLIST </w:instrText>
      </w:r>
      <w:r>
        <w:fldChar w:fldCharType="separate"/>
      </w:r>
      <w:bookmarkStart w:id="1" w:name="_ENREF_1"/>
      <w:r w:rsidR="001B46ED" w:rsidRPr="0092160E">
        <w:rPr>
          <w:rFonts w:ascii="Times New Roman" w:hAnsi="Times New Roman"/>
          <w:noProof/>
        </w:rPr>
        <w:t xml:space="preserve">Anderson, N., de Drew, C. K. W., &amp; Nijstad, B. A. 2004. The routinization of innovation research: a constructively critical review of the state-of-the-science. </w:t>
      </w:r>
      <w:r w:rsidR="001B46ED" w:rsidRPr="0092160E">
        <w:rPr>
          <w:rFonts w:ascii="Times New Roman" w:hAnsi="Times New Roman"/>
          <w:b/>
          <w:i/>
          <w:noProof/>
        </w:rPr>
        <w:t>Journal of Organizational Behavior</w:t>
      </w:r>
      <w:r w:rsidR="001B46ED" w:rsidRPr="0092160E">
        <w:rPr>
          <w:rFonts w:ascii="Times New Roman" w:hAnsi="Times New Roman"/>
          <w:noProof/>
        </w:rPr>
        <w:t>, 25(2): 147-173.</w:t>
      </w:r>
      <w:bookmarkEnd w:id="1"/>
    </w:p>
    <w:p w:rsidR="001B46ED" w:rsidRPr="0092160E" w:rsidRDefault="001B46ED" w:rsidP="0092160E">
      <w:pPr>
        <w:spacing w:line="480" w:lineRule="auto"/>
        <w:ind w:left="720" w:hanging="720"/>
        <w:rPr>
          <w:rFonts w:ascii="Times New Roman" w:hAnsi="Times New Roman"/>
          <w:noProof/>
        </w:rPr>
      </w:pPr>
      <w:bookmarkStart w:id="2" w:name="_ENREF_2"/>
      <w:r w:rsidRPr="0092160E">
        <w:rPr>
          <w:rFonts w:ascii="Times New Roman" w:hAnsi="Times New Roman"/>
          <w:noProof/>
        </w:rPr>
        <w:lastRenderedPageBreak/>
        <w:t xml:space="preserve">Banbury, C. M., &amp; Mitchell, W. 1995. THE EFFECT OF INTRODUCING IMPORTANT INCREMENTAL INNOVATIONS ON MARKET SHARE AND BUSINESS SURVIVAL. </w:t>
      </w:r>
      <w:r w:rsidRPr="0092160E">
        <w:rPr>
          <w:rFonts w:ascii="Times New Roman" w:hAnsi="Times New Roman"/>
          <w:b/>
          <w:i/>
          <w:noProof/>
        </w:rPr>
        <w:t>Strategic Management Journal</w:t>
      </w:r>
      <w:r w:rsidRPr="0092160E">
        <w:rPr>
          <w:rFonts w:ascii="Times New Roman" w:hAnsi="Times New Roman"/>
          <w:noProof/>
        </w:rPr>
        <w:t>, 16: 161-182.</w:t>
      </w:r>
      <w:bookmarkEnd w:id="2"/>
    </w:p>
    <w:p w:rsidR="001B46ED" w:rsidRPr="0092160E" w:rsidRDefault="001B46ED" w:rsidP="0092160E">
      <w:pPr>
        <w:spacing w:line="480" w:lineRule="auto"/>
        <w:ind w:left="720" w:hanging="720"/>
        <w:rPr>
          <w:rFonts w:ascii="Times New Roman" w:hAnsi="Times New Roman"/>
          <w:noProof/>
        </w:rPr>
      </w:pPr>
      <w:bookmarkStart w:id="3" w:name="_ENREF_3"/>
      <w:r w:rsidRPr="0092160E">
        <w:rPr>
          <w:rFonts w:ascii="Times New Roman" w:hAnsi="Times New Roman"/>
          <w:noProof/>
        </w:rPr>
        <w:t xml:space="preserve">Bertrand, M., &amp; Schoar, A. 2003. MANAGING WITH STYLE: THE EFFECT OF MANAGERS ON FIRM POLICIES. </w:t>
      </w:r>
      <w:r w:rsidRPr="0092160E">
        <w:rPr>
          <w:rFonts w:ascii="Times New Roman" w:hAnsi="Times New Roman"/>
          <w:b/>
          <w:i/>
          <w:noProof/>
        </w:rPr>
        <w:t>Quarterly Journal of Economics</w:t>
      </w:r>
      <w:r w:rsidRPr="0092160E">
        <w:rPr>
          <w:rFonts w:ascii="Times New Roman" w:hAnsi="Times New Roman"/>
          <w:noProof/>
        </w:rPr>
        <w:t>, 118(4): 1169-1208.</w:t>
      </w:r>
      <w:bookmarkEnd w:id="3"/>
    </w:p>
    <w:p w:rsidR="001B46ED" w:rsidRPr="0092160E" w:rsidRDefault="001B46ED" w:rsidP="0092160E">
      <w:pPr>
        <w:spacing w:line="480" w:lineRule="auto"/>
        <w:ind w:left="720" w:hanging="720"/>
        <w:rPr>
          <w:rFonts w:ascii="Times New Roman" w:hAnsi="Times New Roman"/>
          <w:noProof/>
        </w:rPr>
      </w:pPr>
      <w:bookmarkStart w:id="4" w:name="_ENREF_4"/>
      <w:r w:rsidRPr="0092160E">
        <w:rPr>
          <w:rFonts w:ascii="Times New Roman" w:hAnsi="Times New Roman"/>
          <w:noProof/>
        </w:rPr>
        <w:t>Dahlin, K. B., &amp; Behrens, D. M. 2005. When is an invention really radical? Defining and measuring technological radicalness, Vol. 34: 717.</w:t>
      </w:r>
      <w:bookmarkEnd w:id="4"/>
    </w:p>
    <w:p w:rsidR="001B46ED" w:rsidRPr="0092160E" w:rsidRDefault="001B46ED" w:rsidP="0092160E">
      <w:pPr>
        <w:spacing w:line="480" w:lineRule="auto"/>
        <w:ind w:left="720" w:hanging="720"/>
        <w:rPr>
          <w:rFonts w:ascii="Times New Roman" w:hAnsi="Times New Roman"/>
          <w:noProof/>
        </w:rPr>
      </w:pPr>
      <w:bookmarkStart w:id="5" w:name="_ENREF_5"/>
      <w:r w:rsidRPr="0092160E">
        <w:rPr>
          <w:rFonts w:ascii="Times New Roman" w:hAnsi="Times New Roman"/>
          <w:noProof/>
        </w:rPr>
        <w:t xml:space="preserve">Damanpour, F. 1991. ORGANIZATIONAL INNOVATION: A META-ANALYSIS OF EFFECTS OF DETERMINANTS AND MODERATORS. </w:t>
      </w:r>
      <w:r w:rsidRPr="0092160E">
        <w:rPr>
          <w:rFonts w:ascii="Times New Roman" w:hAnsi="Times New Roman"/>
          <w:b/>
          <w:i/>
          <w:noProof/>
        </w:rPr>
        <w:t>Academy of Management Journal</w:t>
      </w:r>
      <w:r w:rsidRPr="0092160E">
        <w:rPr>
          <w:rFonts w:ascii="Times New Roman" w:hAnsi="Times New Roman"/>
          <w:noProof/>
        </w:rPr>
        <w:t>, 34(3): 555-590.</w:t>
      </w:r>
      <w:bookmarkEnd w:id="5"/>
    </w:p>
    <w:p w:rsidR="001B46ED" w:rsidRPr="0092160E" w:rsidRDefault="001B46ED" w:rsidP="0092160E">
      <w:pPr>
        <w:spacing w:line="480" w:lineRule="auto"/>
        <w:ind w:left="720" w:hanging="720"/>
        <w:rPr>
          <w:rFonts w:ascii="Times New Roman" w:hAnsi="Times New Roman"/>
          <w:noProof/>
        </w:rPr>
      </w:pPr>
      <w:bookmarkStart w:id="6" w:name="_ENREF_6"/>
      <w:r w:rsidRPr="0092160E">
        <w:rPr>
          <w:rFonts w:ascii="Times New Roman" w:hAnsi="Times New Roman"/>
          <w:noProof/>
        </w:rPr>
        <w:t xml:space="preserve">Danneels, E., &amp; Kleinschmidt, E. J. 2001. Product innovativeness from the firm's perspective: Its dimensions and their relation with project selection and performance. </w:t>
      </w:r>
      <w:r w:rsidRPr="0092160E">
        <w:rPr>
          <w:rFonts w:ascii="Times New Roman" w:hAnsi="Times New Roman"/>
          <w:b/>
          <w:i/>
          <w:noProof/>
        </w:rPr>
        <w:t>Journal of Product Innovation Management</w:t>
      </w:r>
      <w:r w:rsidRPr="0092160E">
        <w:rPr>
          <w:rFonts w:ascii="Times New Roman" w:hAnsi="Times New Roman"/>
          <w:noProof/>
        </w:rPr>
        <w:t>, 18(6): 357-372.</w:t>
      </w:r>
      <w:bookmarkEnd w:id="6"/>
    </w:p>
    <w:p w:rsidR="001B46ED" w:rsidRPr="0092160E" w:rsidRDefault="001B46ED" w:rsidP="0092160E">
      <w:pPr>
        <w:spacing w:line="480" w:lineRule="auto"/>
        <w:ind w:left="720" w:hanging="720"/>
        <w:rPr>
          <w:rFonts w:ascii="Times New Roman" w:hAnsi="Times New Roman"/>
          <w:noProof/>
        </w:rPr>
      </w:pPr>
      <w:bookmarkStart w:id="7" w:name="_ENREF_7"/>
      <w:r w:rsidRPr="0092160E">
        <w:rPr>
          <w:rFonts w:ascii="Times New Roman" w:hAnsi="Times New Roman"/>
          <w:noProof/>
        </w:rPr>
        <w:t xml:space="preserve">Dewar, R. D., &amp; Dutton, J. E. 1986. THE ADOPTION OF RADICAL AND INCREMENTAL INNOVATIONS: AN EMPIRICAL ANALYSIS. </w:t>
      </w:r>
      <w:r w:rsidRPr="0092160E">
        <w:rPr>
          <w:rFonts w:ascii="Times New Roman" w:hAnsi="Times New Roman"/>
          <w:b/>
          <w:i/>
          <w:noProof/>
        </w:rPr>
        <w:t>Management Science</w:t>
      </w:r>
      <w:r w:rsidRPr="0092160E">
        <w:rPr>
          <w:rFonts w:ascii="Times New Roman" w:hAnsi="Times New Roman"/>
          <w:noProof/>
        </w:rPr>
        <w:t>, 32(11): 1422-1433.</w:t>
      </w:r>
      <w:bookmarkEnd w:id="7"/>
    </w:p>
    <w:p w:rsidR="001B46ED" w:rsidRPr="0092160E" w:rsidRDefault="001B46ED" w:rsidP="0092160E">
      <w:pPr>
        <w:spacing w:line="480" w:lineRule="auto"/>
        <w:ind w:left="720" w:hanging="720"/>
        <w:rPr>
          <w:rFonts w:ascii="Times New Roman" w:hAnsi="Times New Roman"/>
          <w:noProof/>
        </w:rPr>
      </w:pPr>
      <w:bookmarkStart w:id="8" w:name="_ENREF_8"/>
      <w:r w:rsidRPr="0092160E">
        <w:rPr>
          <w:rFonts w:ascii="Times New Roman" w:hAnsi="Times New Roman"/>
          <w:noProof/>
        </w:rPr>
        <w:t xml:space="preserve">Dougherty, D. 2004. Organizing practices in services: capturing practice-based knowledge for innovation. </w:t>
      </w:r>
      <w:r w:rsidRPr="0092160E">
        <w:rPr>
          <w:rFonts w:ascii="Times New Roman" w:hAnsi="Times New Roman"/>
          <w:b/>
          <w:i/>
          <w:noProof/>
        </w:rPr>
        <w:t>Strategic Organization</w:t>
      </w:r>
      <w:r w:rsidRPr="0092160E">
        <w:rPr>
          <w:rFonts w:ascii="Times New Roman" w:hAnsi="Times New Roman"/>
          <w:noProof/>
        </w:rPr>
        <w:t>, 2(1): 35-64.</w:t>
      </w:r>
      <w:bookmarkEnd w:id="8"/>
    </w:p>
    <w:p w:rsidR="001B46ED" w:rsidRPr="0092160E" w:rsidRDefault="001B46ED" w:rsidP="0092160E">
      <w:pPr>
        <w:spacing w:line="480" w:lineRule="auto"/>
        <w:ind w:left="720" w:hanging="720"/>
        <w:rPr>
          <w:rFonts w:ascii="Times New Roman" w:hAnsi="Times New Roman"/>
          <w:noProof/>
        </w:rPr>
      </w:pPr>
      <w:bookmarkStart w:id="9" w:name="_ENREF_9"/>
      <w:r w:rsidRPr="0092160E">
        <w:rPr>
          <w:rFonts w:ascii="Times New Roman" w:hAnsi="Times New Roman"/>
          <w:noProof/>
        </w:rPr>
        <w:t xml:space="preserve">Elenkov, D. S., Judge, W., &amp; Wright, P. 2005. STRATEGIC LEADERSHIP AND EXECUTIVE INNOVATION INFLUENCE: AN INTERNATIONAL MULTI-CLUSTER COMPARATIVE STUDY. </w:t>
      </w:r>
      <w:r w:rsidRPr="0092160E">
        <w:rPr>
          <w:rFonts w:ascii="Times New Roman" w:hAnsi="Times New Roman"/>
          <w:b/>
          <w:i/>
          <w:noProof/>
        </w:rPr>
        <w:t>Strategic Management Journal</w:t>
      </w:r>
      <w:r w:rsidRPr="0092160E">
        <w:rPr>
          <w:rFonts w:ascii="Times New Roman" w:hAnsi="Times New Roman"/>
          <w:noProof/>
        </w:rPr>
        <w:t>, 26(7): 665-682.</w:t>
      </w:r>
      <w:bookmarkEnd w:id="9"/>
    </w:p>
    <w:p w:rsidR="001B46ED" w:rsidRPr="0092160E" w:rsidRDefault="001B46ED" w:rsidP="0092160E">
      <w:pPr>
        <w:spacing w:line="480" w:lineRule="auto"/>
        <w:ind w:left="720" w:hanging="720"/>
        <w:rPr>
          <w:rFonts w:ascii="Times New Roman" w:hAnsi="Times New Roman"/>
          <w:noProof/>
        </w:rPr>
      </w:pPr>
      <w:bookmarkStart w:id="10" w:name="_ENREF_10"/>
      <w:r w:rsidRPr="0092160E">
        <w:rPr>
          <w:rFonts w:ascii="Times New Roman" w:hAnsi="Times New Roman"/>
          <w:noProof/>
        </w:rPr>
        <w:lastRenderedPageBreak/>
        <w:t xml:space="preserve">Erez, M., &amp; Nouri, R. 2010. Creativity: The Influence of Cultural, Social, and Work Contexts. </w:t>
      </w:r>
      <w:r w:rsidRPr="0092160E">
        <w:rPr>
          <w:rFonts w:ascii="Times New Roman" w:hAnsi="Times New Roman"/>
          <w:b/>
          <w:i/>
          <w:noProof/>
        </w:rPr>
        <w:t>Management and Organization Review</w:t>
      </w:r>
      <w:r w:rsidRPr="0092160E">
        <w:rPr>
          <w:rFonts w:ascii="Times New Roman" w:hAnsi="Times New Roman"/>
          <w:noProof/>
        </w:rPr>
        <w:t>, 6(3): 351-370.</w:t>
      </w:r>
      <w:bookmarkEnd w:id="10"/>
    </w:p>
    <w:p w:rsidR="001B46ED" w:rsidRPr="0092160E" w:rsidRDefault="001B46ED" w:rsidP="0092160E">
      <w:pPr>
        <w:spacing w:line="480" w:lineRule="auto"/>
        <w:ind w:left="720" w:hanging="720"/>
        <w:rPr>
          <w:rFonts w:ascii="Times New Roman" w:hAnsi="Times New Roman"/>
          <w:noProof/>
        </w:rPr>
      </w:pPr>
      <w:bookmarkStart w:id="11" w:name="_ENREF_11"/>
      <w:r w:rsidRPr="0092160E">
        <w:rPr>
          <w:rFonts w:ascii="Times New Roman" w:hAnsi="Times New Roman"/>
          <w:noProof/>
        </w:rPr>
        <w:t xml:space="preserve">Golder, P. N., Shacham, R., &amp; Mitra, D. 2009. Innovations' Origins: When, By Whom, and How Are Radical Innovations Developed? </w:t>
      </w:r>
      <w:r w:rsidRPr="0092160E">
        <w:rPr>
          <w:rFonts w:ascii="Times New Roman" w:hAnsi="Times New Roman"/>
          <w:b/>
          <w:i/>
          <w:noProof/>
        </w:rPr>
        <w:t>Marketing Science</w:t>
      </w:r>
      <w:r w:rsidRPr="0092160E">
        <w:rPr>
          <w:rFonts w:ascii="Times New Roman" w:hAnsi="Times New Roman"/>
          <w:noProof/>
        </w:rPr>
        <w:t>, 28(1): 166-179.</w:t>
      </w:r>
      <w:bookmarkEnd w:id="11"/>
    </w:p>
    <w:p w:rsidR="001B46ED" w:rsidRPr="0092160E" w:rsidRDefault="001B46ED" w:rsidP="0092160E">
      <w:pPr>
        <w:spacing w:line="480" w:lineRule="auto"/>
        <w:ind w:left="720" w:hanging="720"/>
        <w:rPr>
          <w:rFonts w:ascii="Times New Roman" w:hAnsi="Times New Roman"/>
          <w:noProof/>
        </w:rPr>
      </w:pPr>
      <w:bookmarkStart w:id="12" w:name="_ENREF_12"/>
      <w:r w:rsidRPr="0092160E">
        <w:rPr>
          <w:rFonts w:ascii="Times New Roman" w:hAnsi="Times New Roman"/>
          <w:noProof/>
        </w:rPr>
        <w:t xml:space="preserve">Hambrick, D. C., &amp; Mason, P. A. 1984. Upper Echelons: The Organization as a Reflection of Its Top Managers. </w:t>
      </w:r>
      <w:r w:rsidRPr="0092160E">
        <w:rPr>
          <w:rFonts w:ascii="Times New Roman" w:hAnsi="Times New Roman"/>
          <w:b/>
          <w:i/>
          <w:noProof/>
        </w:rPr>
        <w:t>Academy of Management Review</w:t>
      </w:r>
      <w:r w:rsidRPr="0092160E">
        <w:rPr>
          <w:rFonts w:ascii="Times New Roman" w:hAnsi="Times New Roman"/>
          <w:noProof/>
        </w:rPr>
        <w:t>, 9(2): 193-206.</w:t>
      </w:r>
      <w:bookmarkEnd w:id="12"/>
    </w:p>
    <w:p w:rsidR="001B46ED" w:rsidRPr="0092160E" w:rsidRDefault="001B46ED" w:rsidP="0092160E">
      <w:pPr>
        <w:spacing w:line="480" w:lineRule="auto"/>
        <w:ind w:left="720" w:hanging="720"/>
        <w:rPr>
          <w:rFonts w:ascii="Times New Roman" w:hAnsi="Times New Roman"/>
          <w:noProof/>
        </w:rPr>
      </w:pPr>
      <w:bookmarkStart w:id="13" w:name="_ENREF_13"/>
      <w:r w:rsidRPr="0092160E">
        <w:rPr>
          <w:rFonts w:ascii="Times New Roman" w:hAnsi="Times New Roman"/>
          <w:noProof/>
        </w:rPr>
        <w:t xml:space="preserve">Hofstede, G. H. 2005. </w:t>
      </w:r>
      <w:r w:rsidRPr="0092160E">
        <w:rPr>
          <w:rFonts w:ascii="Times New Roman" w:hAnsi="Times New Roman"/>
          <w:b/>
          <w:i/>
          <w:noProof/>
        </w:rPr>
        <w:t>Cultures and organizations: software of the mind</w:t>
      </w:r>
      <w:r w:rsidRPr="0092160E">
        <w:rPr>
          <w:rFonts w:ascii="Times New Roman" w:hAnsi="Times New Roman"/>
          <w:noProof/>
        </w:rPr>
        <w:t>. New York: McGraw-Hill.</w:t>
      </w:r>
      <w:bookmarkEnd w:id="13"/>
    </w:p>
    <w:p w:rsidR="001B46ED" w:rsidRPr="0092160E" w:rsidRDefault="001B46ED" w:rsidP="0092160E">
      <w:pPr>
        <w:spacing w:line="480" w:lineRule="auto"/>
        <w:ind w:left="720" w:hanging="720"/>
        <w:rPr>
          <w:rFonts w:ascii="Times New Roman" w:hAnsi="Times New Roman"/>
          <w:noProof/>
        </w:rPr>
      </w:pPr>
      <w:bookmarkStart w:id="14" w:name="_ENREF_14"/>
      <w:r w:rsidRPr="0092160E">
        <w:rPr>
          <w:rFonts w:ascii="Times New Roman" w:hAnsi="Times New Roman"/>
          <w:noProof/>
        </w:rPr>
        <w:t xml:space="preserve">Hult, G. T. M., Hurley, R. F., &amp; Knight, G. A. 2004. Innovativeness: Its antecedents and impact on business performance. </w:t>
      </w:r>
      <w:r w:rsidRPr="0092160E">
        <w:rPr>
          <w:rFonts w:ascii="Times New Roman" w:hAnsi="Times New Roman"/>
          <w:b/>
          <w:i/>
          <w:noProof/>
        </w:rPr>
        <w:t>Industrial Marketing Management</w:t>
      </w:r>
      <w:r w:rsidRPr="0092160E">
        <w:rPr>
          <w:rFonts w:ascii="Times New Roman" w:hAnsi="Times New Roman"/>
          <w:noProof/>
        </w:rPr>
        <w:t>, 33(5): 429-438.</w:t>
      </w:r>
      <w:bookmarkEnd w:id="14"/>
    </w:p>
    <w:p w:rsidR="001B46ED" w:rsidRPr="0092160E" w:rsidRDefault="001B46ED" w:rsidP="0092160E">
      <w:pPr>
        <w:spacing w:line="480" w:lineRule="auto"/>
        <w:ind w:left="720" w:hanging="720"/>
        <w:rPr>
          <w:rFonts w:ascii="Times New Roman" w:hAnsi="Times New Roman"/>
          <w:noProof/>
        </w:rPr>
      </w:pPr>
      <w:bookmarkStart w:id="15" w:name="_ENREF_15"/>
      <w:r w:rsidRPr="0092160E">
        <w:rPr>
          <w:rFonts w:ascii="Times New Roman" w:hAnsi="Times New Roman"/>
          <w:noProof/>
        </w:rPr>
        <w:t xml:space="preserve">Kelley, D. J., O‚ÄôConnor, G. C., Neck, H., &amp; Peters, L. 2011. Building an organizational capability for radical innovation: The direct managerial role. </w:t>
      </w:r>
      <w:r w:rsidRPr="0092160E">
        <w:rPr>
          <w:rFonts w:ascii="Times New Roman" w:hAnsi="Times New Roman"/>
          <w:b/>
          <w:i/>
          <w:noProof/>
        </w:rPr>
        <w:t>Journal of Engineering &amp; Technology Management</w:t>
      </w:r>
      <w:r w:rsidRPr="0092160E">
        <w:rPr>
          <w:rFonts w:ascii="Times New Roman" w:hAnsi="Times New Roman"/>
          <w:noProof/>
        </w:rPr>
        <w:t>, 28(4): 249-267.</w:t>
      </w:r>
      <w:bookmarkEnd w:id="15"/>
    </w:p>
    <w:p w:rsidR="001B46ED" w:rsidRPr="0092160E" w:rsidRDefault="001B46ED" w:rsidP="0092160E">
      <w:pPr>
        <w:spacing w:line="480" w:lineRule="auto"/>
        <w:ind w:left="720" w:hanging="720"/>
        <w:rPr>
          <w:rFonts w:ascii="Times New Roman" w:hAnsi="Times New Roman"/>
          <w:noProof/>
        </w:rPr>
      </w:pPr>
      <w:bookmarkStart w:id="16" w:name="_ENREF_16"/>
      <w:r w:rsidRPr="0092160E">
        <w:rPr>
          <w:rFonts w:ascii="Times New Roman" w:hAnsi="Times New Roman"/>
          <w:noProof/>
        </w:rPr>
        <w:t xml:space="preserve">Manimala, M. J., Jose, P. D., &amp; Thomas, K. R. 2005. Organizational Design for Enhancing the Impact of Incremental Innovations: A Qualitative Analysis of Innovative Cases in the Context of a Developing Economy. </w:t>
      </w:r>
      <w:r w:rsidRPr="0092160E">
        <w:rPr>
          <w:rFonts w:ascii="Times New Roman" w:hAnsi="Times New Roman"/>
          <w:b/>
          <w:i/>
          <w:noProof/>
        </w:rPr>
        <w:t>Creativity &amp; Innovation Management</w:t>
      </w:r>
      <w:r w:rsidRPr="0092160E">
        <w:rPr>
          <w:rFonts w:ascii="Times New Roman" w:hAnsi="Times New Roman"/>
          <w:noProof/>
        </w:rPr>
        <w:t>, 14(4): 413-424.</w:t>
      </w:r>
      <w:bookmarkEnd w:id="16"/>
    </w:p>
    <w:p w:rsidR="001B46ED" w:rsidRPr="0092160E" w:rsidRDefault="001B46ED" w:rsidP="0092160E">
      <w:pPr>
        <w:spacing w:line="480" w:lineRule="auto"/>
        <w:ind w:left="720" w:hanging="720"/>
        <w:rPr>
          <w:rFonts w:ascii="Times New Roman" w:hAnsi="Times New Roman"/>
          <w:noProof/>
        </w:rPr>
      </w:pPr>
      <w:bookmarkStart w:id="17" w:name="_ENREF_17"/>
      <w:r w:rsidRPr="0092160E">
        <w:rPr>
          <w:rFonts w:ascii="Times New Roman" w:hAnsi="Times New Roman"/>
          <w:noProof/>
        </w:rPr>
        <w:t xml:space="preserve">Ocasio, W. 1997. TOWARDS AN ATTENTION-BASED VIEW OF THE FIRM. </w:t>
      </w:r>
      <w:r w:rsidRPr="0092160E">
        <w:rPr>
          <w:rFonts w:ascii="Times New Roman" w:hAnsi="Times New Roman"/>
          <w:b/>
          <w:i/>
          <w:noProof/>
        </w:rPr>
        <w:t>Strategic Management Journal</w:t>
      </w:r>
      <w:r w:rsidRPr="0092160E">
        <w:rPr>
          <w:rFonts w:ascii="Times New Roman" w:hAnsi="Times New Roman"/>
          <w:noProof/>
        </w:rPr>
        <w:t>, 18: 187-206.</w:t>
      </w:r>
      <w:bookmarkEnd w:id="17"/>
    </w:p>
    <w:p w:rsidR="001B46ED" w:rsidRPr="0092160E" w:rsidRDefault="001B46ED" w:rsidP="0092160E">
      <w:pPr>
        <w:spacing w:line="480" w:lineRule="auto"/>
        <w:ind w:left="720" w:hanging="720"/>
        <w:rPr>
          <w:rFonts w:ascii="Times New Roman" w:hAnsi="Times New Roman"/>
          <w:noProof/>
        </w:rPr>
      </w:pPr>
      <w:bookmarkStart w:id="18" w:name="_ENREF_18"/>
      <w:r w:rsidRPr="0092160E">
        <w:rPr>
          <w:rFonts w:ascii="Times New Roman" w:hAnsi="Times New Roman"/>
          <w:noProof/>
        </w:rPr>
        <w:lastRenderedPageBreak/>
        <w:t xml:space="preserve">Shalley, C. E., Zhou, J., &amp; Oldham, G. R. 2004. The Effects of Personal and Contextual Characteristics on Creativity: Where Should We Go from Here? </w:t>
      </w:r>
      <w:r w:rsidRPr="0092160E">
        <w:rPr>
          <w:rFonts w:ascii="Times New Roman" w:hAnsi="Times New Roman"/>
          <w:b/>
          <w:i/>
          <w:noProof/>
        </w:rPr>
        <w:t>Journal of Management</w:t>
      </w:r>
      <w:r w:rsidRPr="0092160E">
        <w:rPr>
          <w:rFonts w:ascii="Times New Roman" w:hAnsi="Times New Roman"/>
          <w:noProof/>
        </w:rPr>
        <w:t>, 30(6): 933-958.</w:t>
      </w:r>
      <w:bookmarkEnd w:id="18"/>
    </w:p>
    <w:p w:rsidR="001B46ED" w:rsidRPr="0092160E" w:rsidRDefault="001B46ED" w:rsidP="0092160E">
      <w:pPr>
        <w:spacing w:line="480" w:lineRule="auto"/>
        <w:ind w:left="720" w:hanging="720"/>
        <w:rPr>
          <w:rFonts w:ascii="Times New Roman" w:hAnsi="Times New Roman"/>
          <w:noProof/>
        </w:rPr>
      </w:pPr>
      <w:bookmarkStart w:id="19" w:name="_ENREF_19"/>
      <w:r w:rsidRPr="0092160E">
        <w:rPr>
          <w:rFonts w:ascii="Times New Roman" w:hAnsi="Times New Roman"/>
          <w:noProof/>
        </w:rPr>
        <w:t xml:space="preserve">Sorescu, A. B., Chandy, R. K., &amp; Prabhu, J. C. 2003. Sources and Financial Consequences of Radical Innovation: Insights from Pharmaceuticals. </w:t>
      </w:r>
      <w:r w:rsidRPr="0092160E">
        <w:rPr>
          <w:rFonts w:ascii="Times New Roman" w:hAnsi="Times New Roman"/>
          <w:b/>
          <w:i/>
          <w:noProof/>
        </w:rPr>
        <w:t>Journal of Marketing</w:t>
      </w:r>
      <w:r w:rsidRPr="0092160E">
        <w:rPr>
          <w:rFonts w:ascii="Times New Roman" w:hAnsi="Times New Roman"/>
          <w:noProof/>
        </w:rPr>
        <w:t>, 67(4): 82-102.</w:t>
      </w:r>
      <w:bookmarkEnd w:id="19"/>
    </w:p>
    <w:p w:rsidR="001B46ED" w:rsidRPr="0092160E" w:rsidRDefault="001B46ED" w:rsidP="0092160E">
      <w:pPr>
        <w:spacing w:line="480" w:lineRule="auto"/>
        <w:ind w:left="720" w:hanging="720"/>
        <w:rPr>
          <w:rFonts w:ascii="Times New Roman" w:hAnsi="Times New Roman"/>
          <w:noProof/>
        </w:rPr>
      </w:pPr>
      <w:bookmarkStart w:id="20" w:name="_ENREF_20"/>
      <w:r w:rsidRPr="0092160E">
        <w:rPr>
          <w:rFonts w:ascii="Times New Roman" w:hAnsi="Times New Roman"/>
          <w:noProof/>
        </w:rPr>
        <w:t xml:space="preserve">Tellis, G. J., Prabhu, J. C., &amp; Chandy, R. K. 2009. Radical Innovation Across Nations: The Preeminence of Corporate Culture. </w:t>
      </w:r>
      <w:r w:rsidRPr="0092160E">
        <w:rPr>
          <w:rFonts w:ascii="Times New Roman" w:hAnsi="Times New Roman"/>
          <w:b/>
          <w:i/>
          <w:noProof/>
        </w:rPr>
        <w:t>Journal of Marketing</w:t>
      </w:r>
      <w:r w:rsidRPr="0092160E">
        <w:rPr>
          <w:rFonts w:ascii="Times New Roman" w:hAnsi="Times New Roman"/>
          <w:noProof/>
        </w:rPr>
        <w:t>, 73(1): 3-23.</w:t>
      </w:r>
      <w:bookmarkEnd w:id="20"/>
    </w:p>
    <w:p w:rsidR="001B46ED" w:rsidRPr="0092160E" w:rsidRDefault="001B46ED" w:rsidP="0092160E">
      <w:pPr>
        <w:spacing w:line="480" w:lineRule="auto"/>
        <w:ind w:left="720" w:hanging="720"/>
        <w:rPr>
          <w:rFonts w:ascii="Times New Roman" w:hAnsi="Times New Roman"/>
          <w:noProof/>
        </w:rPr>
      </w:pPr>
      <w:bookmarkStart w:id="21" w:name="_ENREF_21"/>
      <w:r w:rsidRPr="0092160E">
        <w:rPr>
          <w:rFonts w:ascii="Times New Roman" w:hAnsi="Times New Roman"/>
          <w:noProof/>
        </w:rPr>
        <w:t xml:space="preserve">Woodman, R. W., Sawyer, J. E., &amp; Griffin, R. W. 1993. Toward a Theory of Organizational Creativity. </w:t>
      </w:r>
      <w:r w:rsidRPr="0092160E">
        <w:rPr>
          <w:rFonts w:ascii="Times New Roman" w:hAnsi="Times New Roman"/>
          <w:b/>
          <w:i/>
          <w:noProof/>
        </w:rPr>
        <w:t>Academy of Management Review</w:t>
      </w:r>
      <w:r w:rsidRPr="0092160E">
        <w:rPr>
          <w:rFonts w:ascii="Times New Roman" w:hAnsi="Times New Roman"/>
          <w:noProof/>
        </w:rPr>
        <w:t>, 18(2): 293-321.</w:t>
      </w:r>
      <w:bookmarkEnd w:id="21"/>
    </w:p>
    <w:p w:rsidR="001B46ED" w:rsidRPr="0092160E" w:rsidRDefault="001B46ED" w:rsidP="0092160E">
      <w:pPr>
        <w:spacing w:line="480" w:lineRule="auto"/>
        <w:ind w:left="720" w:hanging="720"/>
        <w:rPr>
          <w:rFonts w:ascii="Times New Roman" w:hAnsi="Times New Roman"/>
          <w:noProof/>
        </w:rPr>
      </w:pPr>
      <w:bookmarkStart w:id="22" w:name="_ENREF_22"/>
      <w:r w:rsidRPr="0092160E">
        <w:rPr>
          <w:rFonts w:ascii="Times New Roman" w:hAnsi="Times New Roman"/>
          <w:noProof/>
        </w:rPr>
        <w:t xml:space="preserve">Zhang, Y., &amp; Rajagopalan, N. 2010. Once an outsider, always an outsider? CEO origin, strategic change, and firm performance. </w:t>
      </w:r>
      <w:r w:rsidRPr="0092160E">
        <w:rPr>
          <w:rFonts w:ascii="Times New Roman" w:hAnsi="Times New Roman"/>
          <w:b/>
          <w:i/>
          <w:noProof/>
        </w:rPr>
        <w:t>Strategic Management Journal</w:t>
      </w:r>
      <w:r w:rsidRPr="0092160E">
        <w:rPr>
          <w:rFonts w:ascii="Times New Roman" w:hAnsi="Times New Roman"/>
          <w:noProof/>
        </w:rPr>
        <w:t>, 31(3): 334-346.</w:t>
      </w:r>
      <w:bookmarkEnd w:id="22"/>
    </w:p>
    <w:p w:rsidR="001B46ED" w:rsidRDefault="001B46ED" w:rsidP="001B46ED">
      <w:pPr>
        <w:rPr>
          <w:rFonts w:ascii="Cambria" w:hAnsi="Cambria"/>
          <w:noProof/>
        </w:rPr>
      </w:pPr>
    </w:p>
    <w:p w:rsidR="00FE35EC" w:rsidRDefault="00AE3654">
      <w:r>
        <w:fldChar w:fldCharType="end"/>
      </w:r>
    </w:p>
    <w:sectPr w:rsidR="00FE35EC" w:rsidSect="00995552">
      <w:footerReference w:type="even" r:id="rId6"/>
      <w:footerReference w:type="default" r:id="rId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70E8" w:rsidRDefault="00A570E8">
      <w:r>
        <w:separator/>
      </w:r>
    </w:p>
  </w:endnote>
  <w:endnote w:type="continuationSeparator" w:id="0">
    <w:p w:rsidR="00A570E8" w:rsidRDefault="00A570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241D" w:rsidRDefault="00AE3654" w:rsidP="006C41E7">
    <w:pPr>
      <w:pStyle w:val="Footer"/>
      <w:framePr w:wrap="around" w:vAnchor="text" w:hAnchor="margin" w:xAlign="right" w:y="1"/>
      <w:rPr>
        <w:rStyle w:val="PageNumber"/>
      </w:rPr>
    </w:pPr>
    <w:r>
      <w:rPr>
        <w:rStyle w:val="PageNumber"/>
      </w:rPr>
      <w:fldChar w:fldCharType="begin"/>
    </w:r>
    <w:r w:rsidR="0047241D">
      <w:rPr>
        <w:rStyle w:val="PageNumber"/>
      </w:rPr>
      <w:instrText xml:space="preserve">PAGE  </w:instrText>
    </w:r>
    <w:r>
      <w:rPr>
        <w:rStyle w:val="PageNumber"/>
      </w:rPr>
      <w:fldChar w:fldCharType="end"/>
    </w:r>
  </w:p>
  <w:p w:rsidR="0047241D" w:rsidRDefault="0047241D" w:rsidP="0099555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241D" w:rsidRDefault="00AE3654" w:rsidP="006C41E7">
    <w:pPr>
      <w:pStyle w:val="Footer"/>
      <w:framePr w:wrap="around" w:vAnchor="text" w:hAnchor="margin" w:xAlign="right" w:y="1"/>
      <w:rPr>
        <w:rStyle w:val="PageNumber"/>
      </w:rPr>
    </w:pPr>
    <w:r>
      <w:rPr>
        <w:rStyle w:val="PageNumber"/>
      </w:rPr>
      <w:fldChar w:fldCharType="begin"/>
    </w:r>
    <w:r w:rsidR="0047241D">
      <w:rPr>
        <w:rStyle w:val="PageNumber"/>
      </w:rPr>
      <w:instrText xml:space="preserve">PAGE  </w:instrText>
    </w:r>
    <w:r>
      <w:rPr>
        <w:rStyle w:val="PageNumber"/>
      </w:rPr>
      <w:fldChar w:fldCharType="separate"/>
    </w:r>
    <w:r w:rsidR="00A72131">
      <w:rPr>
        <w:rStyle w:val="PageNumber"/>
        <w:noProof/>
      </w:rPr>
      <w:t>2</w:t>
    </w:r>
    <w:r>
      <w:rPr>
        <w:rStyle w:val="PageNumber"/>
      </w:rPr>
      <w:fldChar w:fldCharType="end"/>
    </w:r>
  </w:p>
  <w:p w:rsidR="0047241D" w:rsidRDefault="0047241D" w:rsidP="0099555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70E8" w:rsidRDefault="00A570E8">
      <w:r>
        <w:separator/>
      </w:r>
    </w:p>
  </w:footnote>
  <w:footnote w:type="continuationSeparator" w:id="0">
    <w:p w:rsidR="00A570E8" w:rsidRDefault="00A570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2x59r9vzxpfme995xxxs5q2pfz2a050exr&quot;&gt;My EndNote Library&lt;record-ids&gt;&lt;item&gt;4&lt;/item&gt;&lt;item&gt;74&lt;/item&gt;&lt;item&gt;80&lt;/item&gt;&lt;item&gt;161&lt;/item&gt;&lt;item&gt;173&lt;/item&gt;&lt;item&gt;190&lt;/item&gt;&lt;item&gt;193&lt;/item&gt;&lt;item&gt;224&lt;/item&gt;&lt;item&gt;239&lt;/item&gt;&lt;item&gt;241&lt;/item&gt;&lt;item&gt;242&lt;/item&gt;&lt;item&gt;243&lt;/item&gt;&lt;item&gt;245&lt;/item&gt;&lt;item&gt;246&lt;/item&gt;&lt;item&gt;247&lt;/item&gt;&lt;item&gt;249&lt;/item&gt;&lt;item&gt;250&lt;/item&gt;&lt;item&gt;251&lt;/item&gt;&lt;item&gt;252&lt;/item&gt;&lt;item&gt;253&lt;/item&gt;&lt;item&gt;255&lt;/item&gt;&lt;item&gt;256&lt;/item&gt;&lt;/record-ids&gt;&lt;/item&gt;&lt;/Libraries&gt;"/>
  </w:docVars>
  <w:rsids>
    <w:rsidRoot w:val="00FE35EC"/>
    <w:rsid w:val="00001386"/>
    <w:rsid w:val="00001F63"/>
    <w:rsid w:val="00017702"/>
    <w:rsid w:val="00022107"/>
    <w:rsid w:val="00031272"/>
    <w:rsid w:val="00050051"/>
    <w:rsid w:val="00062AEE"/>
    <w:rsid w:val="0006359C"/>
    <w:rsid w:val="0006379A"/>
    <w:rsid w:val="000921B2"/>
    <w:rsid w:val="000D4596"/>
    <w:rsid w:val="00110C5E"/>
    <w:rsid w:val="00150A7D"/>
    <w:rsid w:val="00153DFE"/>
    <w:rsid w:val="00176180"/>
    <w:rsid w:val="001B46ED"/>
    <w:rsid w:val="001C7021"/>
    <w:rsid w:val="001E678C"/>
    <w:rsid w:val="001F1AE0"/>
    <w:rsid w:val="00200A43"/>
    <w:rsid w:val="0021757A"/>
    <w:rsid w:val="00224D8B"/>
    <w:rsid w:val="00274F13"/>
    <w:rsid w:val="002A0892"/>
    <w:rsid w:val="002B190A"/>
    <w:rsid w:val="0030019C"/>
    <w:rsid w:val="003402A4"/>
    <w:rsid w:val="0034169E"/>
    <w:rsid w:val="00341905"/>
    <w:rsid w:val="00391018"/>
    <w:rsid w:val="003C38E2"/>
    <w:rsid w:val="003F50A3"/>
    <w:rsid w:val="00451FDE"/>
    <w:rsid w:val="00453DE8"/>
    <w:rsid w:val="00460C3A"/>
    <w:rsid w:val="0047241D"/>
    <w:rsid w:val="00480989"/>
    <w:rsid w:val="0048617F"/>
    <w:rsid w:val="00497140"/>
    <w:rsid w:val="004A693A"/>
    <w:rsid w:val="004D3B89"/>
    <w:rsid w:val="004E37B4"/>
    <w:rsid w:val="00507739"/>
    <w:rsid w:val="00510C92"/>
    <w:rsid w:val="005252B0"/>
    <w:rsid w:val="00526702"/>
    <w:rsid w:val="0053745B"/>
    <w:rsid w:val="00594072"/>
    <w:rsid w:val="005B29AB"/>
    <w:rsid w:val="005E6805"/>
    <w:rsid w:val="0061572E"/>
    <w:rsid w:val="006424AB"/>
    <w:rsid w:val="00642ACD"/>
    <w:rsid w:val="006C41E7"/>
    <w:rsid w:val="006E3D3C"/>
    <w:rsid w:val="006F3723"/>
    <w:rsid w:val="008024C3"/>
    <w:rsid w:val="00810953"/>
    <w:rsid w:val="008D0756"/>
    <w:rsid w:val="008E6F47"/>
    <w:rsid w:val="008F0C9C"/>
    <w:rsid w:val="008F29EB"/>
    <w:rsid w:val="008F2DCC"/>
    <w:rsid w:val="00910E8C"/>
    <w:rsid w:val="00913436"/>
    <w:rsid w:val="00917FF4"/>
    <w:rsid w:val="0092160E"/>
    <w:rsid w:val="00923E27"/>
    <w:rsid w:val="00930C3A"/>
    <w:rsid w:val="00941CFA"/>
    <w:rsid w:val="009837D2"/>
    <w:rsid w:val="00991DA5"/>
    <w:rsid w:val="00995552"/>
    <w:rsid w:val="00A570E8"/>
    <w:rsid w:val="00A653C0"/>
    <w:rsid w:val="00A72131"/>
    <w:rsid w:val="00A82460"/>
    <w:rsid w:val="00AB25C2"/>
    <w:rsid w:val="00AE3654"/>
    <w:rsid w:val="00B03E2D"/>
    <w:rsid w:val="00B242DC"/>
    <w:rsid w:val="00B36EE5"/>
    <w:rsid w:val="00B40A79"/>
    <w:rsid w:val="00B71895"/>
    <w:rsid w:val="00B855C6"/>
    <w:rsid w:val="00BB2E70"/>
    <w:rsid w:val="00BC3149"/>
    <w:rsid w:val="00BD47E6"/>
    <w:rsid w:val="00BD6266"/>
    <w:rsid w:val="00C07011"/>
    <w:rsid w:val="00C20291"/>
    <w:rsid w:val="00C329F7"/>
    <w:rsid w:val="00C534B9"/>
    <w:rsid w:val="00C66004"/>
    <w:rsid w:val="00C744C9"/>
    <w:rsid w:val="00CB04BB"/>
    <w:rsid w:val="00D12E34"/>
    <w:rsid w:val="00D42DD8"/>
    <w:rsid w:val="00D51198"/>
    <w:rsid w:val="00D94DD2"/>
    <w:rsid w:val="00D966AF"/>
    <w:rsid w:val="00D97886"/>
    <w:rsid w:val="00DB1658"/>
    <w:rsid w:val="00DC30CC"/>
    <w:rsid w:val="00DE3309"/>
    <w:rsid w:val="00DF37CB"/>
    <w:rsid w:val="00E12725"/>
    <w:rsid w:val="00E15E81"/>
    <w:rsid w:val="00E161C7"/>
    <w:rsid w:val="00E37A5B"/>
    <w:rsid w:val="00E64DEA"/>
    <w:rsid w:val="00E80618"/>
    <w:rsid w:val="00EB47AB"/>
    <w:rsid w:val="00F17773"/>
    <w:rsid w:val="00F229E9"/>
    <w:rsid w:val="00F75D63"/>
    <w:rsid w:val="00F85EBE"/>
    <w:rsid w:val="00F9539A"/>
    <w:rsid w:val="00FD68F8"/>
    <w:rsid w:val="00FE35EC"/>
    <w:rsid w:val="00FF5030"/>
    <w:rsid w:val="00FF664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D510AA-E64D-4293-B729-C6EC99981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1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22107"/>
    <w:rPr>
      <w:color w:val="0000FF" w:themeColor="hyperlink"/>
      <w:u w:val="single"/>
    </w:rPr>
  </w:style>
  <w:style w:type="paragraph" w:styleId="Header">
    <w:name w:val="header"/>
    <w:basedOn w:val="Normal"/>
    <w:link w:val="HeaderChar"/>
    <w:uiPriority w:val="99"/>
    <w:semiHidden/>
    <w:unhideWhenUsed/>
    <w:rsid w:val="00110C5E"/>
    <w:pPr>
      <w:tabs>
        <w:tab w:val="center" w:pos="4320"/>
        <w:tab w:val="right" w:pos="8640"/>
      </w:tabs>
    </w:pPr>
  </w:style>
  <w:style w:type="character" w:customStyle="1" w:styleId="HeaderChar">
    <w:name w:val="Header Char"/>
    <w:basedOn w:val="DefaultParagraphFont"/>
    <w:link w:val="Header"/>
    <w:uiPriority w:val="99"/>
    <w:semiHidden/>
    <w:rsid w:val="00110C5E"/>
  </w:style>
  <w:style w:type="paragraph" w:styleId="Footer">
    <w:name w:val="footer"/>
    <w:basedOn w:val="Normal"/>
    <w:link w:val="FooterChar"/>
    <w:uiPriority w:val="99"/>
    <w:semiHidden/>
    <w:unhideWhenUsed/>
    <w:rsid w:val="00110C5E"/>
    <w:pPr>
      <w:tabs>
        <w:tab w:val="center" w:pos="4320"/>
        <w:tab w:val="right" w:pos="8640"/>
      </w:tabs>
    </w:pPr>
  </w:style>
  <w:style w:type="character" w:customStyle="1" w:styleId="FooterChar">
    <w:name w:val="Footer Char"/>
    <w:basedOn w:val="DefaultParagraphFont"/>
    <w:link w:val="Footer"/>
    <w:uiPriority w:val="99"/>
    <w:semiHidden/>
    <w:rsid w:val="00110C5E"/>
  </w:style>
  <w:style w:type="character" w:styleId="PageNumber">
    <w:name w:val="page number"/>
    <w:basedOn w:val="DefaultParagraphFont"/>
    <w:uiPriority w:val="99"/>
    <w:semiHidden/>
    <w:unhideWhenUsed/>
    <w:rsid w:val="00995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9</Pages>
  <Words>11481</Words>
  <Characters>65443</Characters>
  <Application>Microsoft Office Word</Application>
  <DocSecurity>0</DocSecurity>
  <Lines>545</Lines>
  <Paragraphs>153</Paragraphs>
  <ScaleCrop>false</ScaleCrop>
  <Company>Nova Southeastern University</Company>
  <LinksUpToDate>false</LinksUpToDate>
  <CharactersWithSpaces>76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McCarthy</dc:creator>
  <cp:keywords/>
  <cp:lastModifiedBy>Marina McCarthy</cp:lastModifiedBy>
  <cp:revision>3</cp:revision>
  <cp:lastPrinted>2011-11-28T17:42:00Z</cp:lastPrinted>
  <dcterms:created xsi:type="dcterms:W3CDTF">2017-01-23T20:41:00Z</dcterms:created>
  <dcterms:modified xsi:type="dcterms:W3CDTF">2017-01-23T20:52:00Z</dcterms:modified>
</cp:coreProperties>
</file>